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A78FE" w14:textId="22DD777C" w:rsidR="00966560" w:rsidRDefault="00C33163" w:rsidP="00C33163">
      <w:pPr>
        <w:pStyle w:val="Title"/>
        <w:jc w:val="center"/>
      </w:pPr>
      <w:r>
        <w:t>Intro first draft</w:t>
      </w:r>
    </w:p>
    <w:p w14:paraId="46B17D68" w14:textId="26412D7A" w:rsidR="00C33163" w:rsidRDefault="00C33163" w:rsidP="00C33163">
      <w:pPr>
        <w:pStyle w:val="Heading1"/>
        <w:numPr>
          <w:ilvl w:val="1"/>
          <w:numId w:val="1"/>
        </w:numPr>
      </w:pPr>
      <w:r>
        <w:t>An introduction into atrial fibrillation</w:t>
      </w:r>
    </w:p>
    <w:p w14:paraId="6D4999CC" w14:textId="0C156F84" w:rsidR="00C33163" w:rsidRDefault="00C33163" w:rsidP="00C33163">
      <w:r>
        <w:t>Atrial fibrillation is the one of the most common forms of cardiac arrhythmias leading to an increased risk of stroke event by 3 – 5 folds even when adjusting for external risk factors.</w:t>
      </w:r>
      <w:hyperlink r:id="rId5" w:history="1">
        <w:r w:rsidRPr="00CD120A">
          <w:rPr>
            <w:rStyle w:val="Hyperlink"/>
          </w:rPr>
          <w:fldChar w:fldCharType="begin"/>
        </w:r>
        <w:r w:rsidRPr="00CD120A">
          <w:rPr>
            <w:rStyle w:val="Hyperlink"/>
          </w:rPr>
          <w:instrText xml:space="preserve"> ADDIN ZOTERO_ITEM CSL_CITATION {"citationID":"L28EPOML","properties":{"formattedCitation":"(Wolf {\\i{}et al.}, 1978)","plainCitation":"(Wolf et al., 1978)","noteIndex":0},"citationItems":[{"id":2,"uris":["http://zotero.org/users/12157847/items/KIYAY68R"],"itemData":{"id":2,"type":"article-journal","abstract":"Chronic atrial fibrillation (AF) as a precursor of stroke was assessed over 24 years of follow-up of the general population sample at Framingham, Massachusetts. Persons with chronic established AF, with or without rheumatic heart disease (RHD), are at greatly increased risk of stroke, and the stroke is probably due to embolism. Chronic AF in the absence of RHD is associated with more than a fivefold increase in stroke incidence, while AF with RHD has a 17-fold increase. Stroke occurrence increased as duration of AF increased, with no evidence of a particularly vulnerable period. Chronic idiopathic AF is an important precursor of cerebral embolism. Controlled trials of anticoagulants or antiarrhythmic agents in persons with chronic AF may demonstrate if strokes can be prevented in this highly susceptible group.","container-title":"Neurology","DOI":"10.1212/WNL.28.10.973","ISSN":"0028-3878, 1526-632X","issue":"10","language":"en","license":"© 1978 by the American Academy of Neurology","note":"publisher: Wolters Kluwer Health, Inc. on behalf of the American Academy of Neurology\nsection: Articles\nPMID: 570666","page":"973-973","source":"n.neurology.org","title":"Epidemiologic assessment of chronic atrial fibrillation and risk of stroke: The fiamingham Study","title-short":"Epidemiologic assessment of chronic atrial fibrillation and risk of stroke","volume":"28","author":[{"family":"Wolf","given":"Philip A."},{"family":"Dawber","given":"Thomas R."},{"family":"Thomas","given":"H. Emerson"},{"family":"Kannel","given":"William B."}],"issued":{"date-parts":[["1978",10,1]]}}}],"schema":"https://github.com/citation-style-language/schema/raw/master/csl-citation.json"} </w:instrText>
        </w:r>
        <w:r w:rsidRPr="00CD120A">
          <w:rPr>
            <w:rStyle w:val="Hyperlink"/>
          </w:rPr>
          <w:fldChar w:fldCharType="separate"/>
        </w:r>
        <w:r w:rsidRPr="00CD120A">
          <w:rPr>
            <w:rStyle w:val="Hyperlink"/>
            <w:rFonts w:ascii="Calibri" w:hAnsi="Calibri" w:cs="Calibri"/>
            <w:kern w:val="0"/>
            <w:szCs w:val="24"/>
          </w:rPr>
          <w:t xml:space="preserve">(Wolf </w:t>
        </w:r>
        <w:r w:rsidRPr="00CD120A">
          <w:rPr>
            <w:rStyle w:val="Hyperlink"/>
            <w:rFonts w:ascii="Calibri" w:hAnsi="Calibri" w:cs="Calibri"/>
            <w:i/>
            <w:iCs/>
            <w:kern w:val="0"/>
            <w:szCs w:val="24"/>
          </w:rPr>
          <w:t>et al.</w:t>
        </w:r>
        <w:r w:rsidRPr="00CD120A">
          <w:rPr>
            <w:rStyle w:val="Hyperlink"/>
            <w:rFonts w:ascii="Calibri" w:hAnsi="Calibri" w:cs="Calibri"/>
            <w:kern w:val="0"/>
            <w:szCs w:val="24"/>
          </w:rPr>
          <w:t>, 1978)</w:t>
        </w:r>
        <w:r w:rsidRPr="00CD120A">
          <w:rPr>
            <w:rStyle w:val="Hyperlink"/>
          </w:rPr>
          <w:fldChar w:fldCharType="end"/>
        </w:r>
      </w:hyperlink>
      <w:r>
        <w:t xml:space="preserve">. </w:t>
      </w:r>
      <w:r w:rsidR="00B609E9">
        <w:t>B</w:t>
      </w:r>
      <w:r>
        <w:t xml:space="preserve">ased on statistics from 2017 </w:t>
      </w:r>
      <w:r w:rsidR="00BC161B">
        <w:t>,</w:t>
      </w:r>
      <w:r>
        <w:t xml:space="preserve"> the prevalence of the disease is at 37,574 million and the incidence is now 31 percent higher than the incidence rate during 1997 at 403/millions inhabitants of incidence</w:t>
      </w:r>
      <w:r>
        <w:fldChar w:fldCharType="begin"/>
      </w:r>
      <w:r w:rsidR="00EB3A34">
        <w:instrText xml:space="preserve"> ADDIN ZOTERO_ITEM CSL_CITATION {"citationID":"0iFsA4Oa","properties":{"formattedCitation":"(Lippi, Sanchis-Gomar and Cervellin, 2021)","plainCitation":"(Lippi, Sanchis-Gomar and Cervellin, 2021)","noteIndex":0},"citationItems":[{"id":"0iGtAw9u/vcbrA6oU","uris":["http://zotero.org/users/12157847/items/MIMGWCZY"],"itemData":{"id":5,"type":"article-journal","abstract":"Background\nAtrial fibrillation is the most frequent cardiac arrhythmia. It has been estimated that 6–12 million people worldwide will suffer this condition in the US by 2050 and 17.9 million people in Europe by 2060. Atrial fibrillation is a major risk factor for ischemic stroke and provokes important economic burden along with significant morbidity and mortality.\nAim\nWe provide here comprehensive and updated statistics on worldwide epidemiology of atrial fibrillation.\nMethods\nAn electronic search was conducted for atrial fibrillation. The epidemiologic information was retrieved from the Global Health Data Exchange database, which is regarded as one of the most comprehensive worldwide catalogs of surveys, censuses, vital statistics, and other health-related data.\nResults\nA total of 3.046 million new cases of atrial fibrillation worldwide were registered in the database during 2017. The estimated incidence rate for 2017 (403/millions inhabitants) was 31% higher than the corresponding incidence in 1997. The worldwide prevalence of atrial fibrillation is 37,574 million cases (0.51% of worldwide population), increased also by 33% during the last 20 years. The highest burden is seen in countries with high socio-demographic index, though the largest recent increased occurred in middle socio-demographic index countries. Future projections suggest that absolute atrial fibrillation burden may increase by &gt;60% in 2050.\nConclusions\nOur analyses suggest that atrial fibrillation incidence and prevalence have increased over the last 20 years and will continue to increase over the next 30 years, especially in countries with middle socio-demographic index, becoming one of the largest epidemics and public health challenges.","container-title":"International Journal of Stroke","DOI":"10.1177/1747493019897870","ISSN":"1747-4930","issue":"2","language":"en","note":"publisher: SAGE Publications","page":"217-221","source":"SAGE Journals","title":"Global epidemiology of atrial fibrillation: An increasing epidemic and public health challenge","title-short":"Global epidemiology of atrial fibrillation","volume":"16","author":[{"family":"Lippi","given":"Giuseppe"},{"family":"Sanchis-Gomar","given":"Fabian"},{"family":"Cervellin","given":"Gianfranco"}],"issued":{"date-parts":[["2021",2,1]]}}}],"schema":"https://github.com/citation-style-language/schema/raw/master/csl-citation.json"} </w:instrText>
      </w:r>
      <w:r>
        <w:fldChar w:fldCharType="separate"/>
      </w:r>
      <w:r w:rsidRPr="00C33163">
        <w:rPr>
          <w:rFonts w:ascii="Calibri" w:hAnsi="Calibri" w:cs="Calibri"/>
        </w:rPr>
        <w:t>(</w:t>
      </w:r>
      <w:hyperlink r:id="rId6" w:history="1">
        <w:r w:rsidRPr="001F1E93">
          <w:rPr>
            <w:rStyle w:val="Hyperlink"/>
            <w:rFonts w:ascii="Calibri" w:hAnsi="Calibri" w:cs="Calibri"/>
          </w:rPr>
          <w:t>Lippi, Sanchis-Gomar and Cervellin, 2021</w:t>
        </w:r>
      </w:hyperlink>
      <w:r w:rsidRPr="00C33163">
        <w:rPr>
          <w:rFonts w:ascii="Calibri" w:hAnsi="Calibri" w:cs="Calibri"/>
        </w:rPr>
        <w:t>)</w:t>
      </w:r>
      <w:r>
        <w:fldChar w:fldCharType="end"/>
      </w:r>
      <w:r>
        <w:t xml:space="preserve">.There are different types of atrial fibrillation </w:t>
      </w:r>
      <w:r w:rsidR="00F8216F">
        <w:t>(AF)</w:t>
      </w:r>
      <w:r>
        <w:t xml:space="preserve">dependent on the amount of time a patient has been dealing with </w:t>
      </w:r>
      <w:r w:rsidR="0024081A">
        <w:t>the disease</w:t>
      </w:r>
      <w:r>
        <w:t xml:space="preserve"> . Paroxysmal is categorized by a short term (under a week) return to normal sinus rhythm</w:t>
      </w:r>
      <w:r w:rsidR="00264487">
        <w:t>.</w:t>
      </w:r>
      <w:r>
        <w:t xml:space="preserve"> Persistent atrial fibrillation, a focus point of this research, can last more than 7 day or more than a year</w:t>
      </w:r>
      <w:r w:rsidR="000E7691">
        <w:t xml:space="preserve"> in which it is then considered to be longstanding persistent AF</w:t>
      </w:r>
      <w:r>
        <w:t>. Lastly, permanent AF is usually considered</w:t>
      </w:r>
      <w:r w:rsidR="00925545">
        <w:t xml:space="preserve"> when there seems to be no hope in the heart returning to normal sinus </w:t>
      </w:r>
      <w:r w:rsidR="00F67D1D">
        <w:t>rhythm</w:t>
      </w:r>
      <w:r w:rsidR="00D625EA">
        <w:t xml:space="preserve"> ad decided by a health professional </w:t>
      </w:r>
      <w:r w:rsidR="002F615E">
        <w:t xml:space="preserve">usually when all </w:t>
      </w:r>
      <w:r w:rsidR="00B9044A">
        <w:t>current treatment methods have been exhausted with no escape from AF</w:t>
      </w:r>
      <w:r>
        <w:t xml:space="preserve">. The majority of the prevalence is made up of mostly people with </w:t>
      </w:r>
      <w:r w:rsidR="00F67D1D">
        <w:t>permanent</w:t>
      </w:r>
      <w:r>
        <w:t xml:space="preserve"> AF as seen in this European study which has found that persistent AF is prevalent in 25 percent of people while permanent AF occurs in 50 percent of people with AF </w:t>
      </w:r>
      <w:hyperlink r:id="rId7" w:history="1">
        <w:r w:rsidRPr="00181337">
          <w:rPr>
            <w:rStyle w:val="Hyperlink"/>
          </w:rPr>
          <w:fldChar w:fldCharType="begin"/>
        </w:r>
        <w:r w:rsidRPr="00181337">
          <w:rPr>
            <w:rStyle w:val="Hyperlink"/>
          </w:rPr>
          <w:instrText xml:space="preserve"> ADDIN ZOTERO_ITEM CSL_CITATION {"citationID":"D0Mprsw6","properties":{"formattedCitation":"(Zoni-Berisso {\\i{}et al.}, 2014)","plainCitation":"(Zoni-Berisso et al., 2014)","noteIndex":0},"citationItems":[{"id":11,"uris":["http://zotero.org/users/12157847/items/ZXMQSN29"],"itemData":{"id":11,"type":"article-journal","abstract":"In the last 20 years, atrial fibrillation (AF) has become one of the most important public health problems and a significant cause of increasing health care costs in western countries. The prevalence of AF is increasing due to our greater ability to treat chronic cardiac and noncardiac diseases, and the improved ability to suspect and diagnose AF. At the present time, the prevalence of AF (2%) is double that reported in the last decade. The prevalence of AF varies with age and sex. AF is present in 0.12%–0.16% of those younger than 49 years, in 3.7%–4.2% of those aged 60–70 years, and in 10%–17% of those aged 80 years or older. In addition, it occurs more frequently in males, with a male to female ratio of 1.2:1. The incidence of AF ranges between 0.21 and 0.41 per 1,000 person/years. Permanent AF occurs in approximately 50% of patients, and paroxysmal and persistent AF in 25% each. AF is frequently associated with cardiac disease and comorbidities. The most common concomitant diseases are coronary artery disease, valvular heart disease, and cardiomyopathy. The most common comorbidities are hypertension, diabetes, heart failure, chronic obstructive pulmonary disease, renal failure, stroke, and cognitive disturbance. Paroxysmal AF occurs in younger patients and with a reduced burden of both cardiac disease and comorbidities. Generally, the history of AF is long, burdened by frequent recurrences, and associated with symptoms (in two thirds of patients). Patients with AF have a five-fold and two-fold higher risk of stroke and death, respectively. We estimate that the number of patients with AF in 2030 in Europe will be 14–17 million and the number of new cases of AF per year at 120,000–215,000. Given that AF is associated with significant morbidity and mortality, this increasing number of individuals with AF will have major public health implications.","container-title":"Clinical Epidemiology","DOI":"10.2147/CLEP.S47385","ISSN":"1179-1349","journalAbbreviation":"Clin Epidemiol","note":"PMID: 24966695\nPMCID: PMC4064952","page":"213-220","source":"PubMed Central","title":"Epidemiology of atrial fibrillation: European perspective","title-short":"Epidemiology of atrial fibrillation","volume":"6","author":[{"family":"Zoni-Berisso","given":"Massimo"},{"family":"Lercari","given":"Fabrizio"},{"family":"Carazza","given":"Tiziana"},{"family":"Domenicucci","given":"Stefano"}],"issued":{"date-parts":[["2014",6,16]]}}}],"schema":"https://github.com/citation-style-language/schema/raw/master/csl-citation.json"} </w:instrText>
        </w:r>
        <w:r w:rsidRPr="00181337">
          <w:rPr>
            <w:rStyle w:val="Hyperlink"/>
          </w:rPr>
          <w:fldChar w:fldCharType="separate"/>
        </w:r>
        <w:r w:rsidRPr="00181337">
          <w:rPr>
            <w:rStyle w:val="Hyperlink"/>
            <w:rFonts w:ascii="Calibri" w:hAnsi="Calibri" w:cs="Calibri"/>
            <w:kern w:val="0"/>
            <w:szCs w:val="24"/>
          </w:rPr>
          <w:t xml:space="preserve">(Zoni-Berisso </w:t>
        </w:r>
        <w:r w:rsidRPr="00181337">
          <w:rPr>
            <w:rStyle w:val="Hyperlink"/>
            <w:rFonts w:ascii="Calibri" w:hAnsi="Calibri" w:cs="Calibri"/>
            <w:i/>
            <w:iCs/>
            <w:kern w:val="0"/>
            <w:szCs w:val="24"/>
          </w:rPr>
          <w:t>et al.</w:t>
        </w:r>
        <w:r w:rsidRPr="00181337">
          <w:rPr>
            <w:rStyle w:val="Hyperlink"/>
            <w:rFonts w:ascii="Calibri" w:hAnsi="Calibri" w:cs="Calibri"/>
            <w:kern w:val="0"/>
            <w:szCs w:val="24"/>
          </w:rPr>
          <w:t>, 2014)</w:t>
        </w:r>
        <w:r w:rsidRPr="00181337">
          <w:rPr>
            <w:rStyle w:val="Hyperlink"/>
          </w:rPr>
          <w:fldChar w:fldCharType="end"/>
        </w:r>
      </w:hyperlink>
      <w:r>
        <w:t>.The current gold standard for treating cases of atrial fibrillation</w:t>
      </w:r>
      <w:r w:rsidR="00AA770D">
        <w:t xml:space="preserve"> that s</w:t>
      </w:r>
      <w:r w:rsidR="00846457">
        <w:t>truggle to respond to antiarrhythmic drugs is Catheter ablation</w:t>
      </w:r>
      <w:r w:rsidR="00CC18A6">
        <w:t xml:space="preserve"> , this is especially successful with people with </w:t>
      </w:r>
      <w:r w:rsidR="00EA39FC">
        <w:t>paroxysmal</w:t>
      </w:r>
      <w:r w:rsidR="00CC18A6">
        <w:t xml:space="preserve"> </w:t>
      </w:r>
      <w:r w:rsidR="00EA39FC">
        <w:t xml:space="preserve">AF. The </w:t>
      </w:r>
      <w:r>
        <w:t xml:space="preserve">catheter ablation procedure requires </w:t>
      </w:r>
      <w:r w:rsidR="000C0533">
        <w:t xml:space="preserve">placing </w:t>
      </w:r>
      <w:r w:rsidR="00EA39FC">
        <w:t>a</w:t>
      </w:r>
      <w:r>
        <w:t xml:space="preserve"> catheter into the heart </w:t>
      </w:r>
      <w:r w:rsidR="00F54262">
        <w:t xml:space="preserve">through the groin </w:t>
      </w:r>
      <w:r w:rsidR="00D96BC5">
        <w:t>and performing conventional pulmonary vein isolation in order to ablate the tissue responsible for causing an irregular rhythms</w:t>
      </w:r>
      <w:r>
        <w:t xml:space="preserve"> </w:t>
      </w:r>
      <w:r w:rsidR="00597FF9">
        <w:t xml:space="preserve">.This </w:t>
      </w:r>
      <w:r>
        <w:t>has shown a great amount of success in preventing people from progressing to persistent atrial fibrillation, in which a systematic review has found that people that did not undertake</w:t>
      </w:r>
      <w:r w:rsidR="004E50E8">
        <w:t xml:space="preserve"> the procedure</w:t>
      </w:r>
      <w:r>
        <w:t xml:space="preserve"> had a between 10 – 20% chan</w:t>
      </w:r>
      <w:r w:rsidR="00597FF9">
        <w:t>c</w:t>
      </w:r>
      <w:r>
        <w:t xml:space="preserve">e of </w:t>
      </w:r>
      <w:r w:rsidR="00DA40D5">
        <w:t>progressing</w:t>
      </w:r>
      <w:r>
        <w:t xml:space="preserve"> after 1 year follow-up while people who undertook the procedure had a 2.4 – 2.7 % change of progression over 5 years of follow up</w:t>
      </w:r>
      <w:r>
        <w:fldChar w:fldCharType="begin"/>
      </w:r>
      <w:r>
        <w:instrText xml:space="preserve"> ADDIN ZOTERO_ITEM CSL_CITATION {"citationID":"Pm3MfSq5","properties":{"formattedCitation":"(Proietti {\\i{}et al.}, 2015)","plainCitation":"(Proietti et al., 2015)","noteIndex":0},"citationItems":[{"id":14,"uris":["http://zotero.org/users/12157847/items/XQHXE5UE"],"itemData":{"id":14,"type":"article-journal","abstract":"The progression from paroxysmal atrial fibrillation (AF) to persistent or long-term persistent forms has recently gained increasing attention. A growing amount of data has shown a significant morbidity and mortality associated with the transition. The aim of our systematic review was to assess the evidence regarding AF progression rates with different management approaches. Electronic databases were searched by using text words and relevant indexing to capture data on AF progression. Studies that considered progression from paroxysmal AF to a persistent or permanent form were included. The papers collected were divided into 2 groups: 1) general population studies (with almost exclusively medical therapy); and 2) studies that consider progression of AF subsequent to AF ablation. Twenty-one studies were included in the first group and 8 in the second group. In the first group, percentage of AF progression at 1 year ranged from 10% to 20%. Studies that included a longer follow-up detected a higher percentage of progression (from 50% to 77% after 12 years). In patients treated with catheter ablation, the percentage of progression was significantly lower (from 2.4% to 2.7% at 5 years’ follow-up). The percentage of progression after catheter ablation did not change according to duration of follow-up. AF ablation is associated with significantly reduced progression to persistent forms compared with studies in the general population. Prevention of long-term AF progression may be a clinically relevant outcome after AF ablation. Further research is required to determine whether delaying progression of AF by catheter ablation reduces morbidity and mortality.","container-title":"JACC: Clinical Electrophysiology","DOI":"10.1016/j.jacep.2015.04.010","ISSN":"2405-500X","issue":"3","journalAbbreviation":"JACC: Clinical Electrophysiology","language":"en","page":"105-115","source":"ScienceDirect","title":"A Systematic Review on the Progression of Paroxysmal to Persistent Atrial Fibrillation: Shedding New Light on the Effects of Catheter Ablation","title-short":"A Systematic Review on the Progression of Paroxysmal to Persistent Atrial Fibrillation","volume":"1","author":[{"family":"Proietti","given":"Riccardo"},{"family":"Hadjis","given":"Alexios"},{"family":"AlTurki","given":"Ahmed"},{"family":"Thanassoulis","given":"George"},{"family":"Roux","given":"Jean-François"},{"family":"Verma","given":"Atul"},{"family":"Healey","given":"Jeff S."},{"family":"Bernier","given":"Martin L."},{"family":"Birnie","given":"David"},{"family":"Nattel","given":"Stanley"},{"family":"Essebag","given":"Vidal"}],"issued":{"date-parts":[["2015",6,1]]}}}],"schema":"https://github.com/citation-style-language/schema/raw/master/csl-citation.json"} </w:instrText>
      </w:r>
      <w:r>
        <w:fldChar w:fldCharType="separate"/>
      </w:r>
      <w:hyperlink r:id="rId8" w:history="1">
        <w:r w:rsidRPr="007E4636">
          <w:rPr>
            <w:rStyle w:val="Hyperlink"/>
            <w:rFonts w:ascii="Calibri" w:hAnsi="Calibri" w:cs="Calibri"/>
            <w:kern w:val="0"/>
            <w:szCs w:val="24"/>
          </w:rPr>
          <w:t xml:space="preserve">(Proietti </w:t>
        </w:r>
        <w:r w:rsidRPr="007E4636">
          <w:rPr>
            <w:rStyle w:val="Hyperlink"/>
            <w:rFonts w:ascii="Calibri" w:hAnsi="Calibri" w:cs="Calibri"/>
            <w:i/>
            <w:iCs/>
            <w:kern w:val="0"/>
            <w:szCs w:val="24"/>
          </w:rPr>
          <w:t>et al.</w:t>
        </w:r>
        <w:r w:rsidRPr="007E4636">
          <w:rPr>
            <w:rStyle w:val="Hyperlink"/>
            <w:rFonts w:ascii="Calibri" w:hAnsi="Calibri" w:cs="Calibri"/>
            <w:kern w:val="0"/>
            <w:szCs w:val="24"/>
          </w:rPr>
          <w:t>,</w:t>
        </w:r>
      </w:hyperlink>
      <w:r w:rsidRPr="00C33163">
        <w:rPr>
          <w:rFonts w:ascii="Calibri" w:hAnsi="Calibri" w:cs="Calibri"/>
          <w:kern w:val="0"/>
          <w:szCs w:val="24"/>
        </w:rPr>
        <w:t xml:space="preserve"> 2015)</w:t>
      </w:r>
      <w:r>
        <w:fldChar w:fldCharType="end"/>
      </w:r>
      <w:r>
        <w:t xml:space="preserve">.These promising results are not reflected when it comes to catheter ablation procedures for people with persistent AF, with trials like the CAPLA trial only showing an effective treatment (no atrial arrythmia lasting for more than 30 seconds) for between  52.4 to 53.6 percent of patients among slightly differing catheter ablation methods and no change when paired with </w:t>
      </w:r>
      <w:r w:rsidR="003B7EDE" w:rsidRPr="003B7EDE">
        <w:t>antiarrhythmic drugs</w:t>
      </w:r>
      <w:r>
        <w:t xml:space="preserve"> </w:t>
      </w:r>
      <w:commentRangeStart w:id="0"/>
      <w:commentRangeEnd w:id="0"/>
      <w:r w:rsidR="000C0533">
        <w:rPr>
          <w:rStyle w:val="CommentReference"/>
        </w:rPr>
        <w:commentReference w:id="0"/>
      </w:r>
      <w:r w:rsidR="00420801">
        <w:fldChar w:fldCharType="begin"/>
      </w:r>
      <w:r w:rsidR="00420801">
        <w:instrText xml:space="preserve"> ADDIN ZOTERO_ITEM CSL_CITATION {"citationID":"Xa7GLNe3","properties":{"formattedCitation":"(Chieng {\\i{}et al.}, 2022)","plainCitation":"(Chieng et al., 2022)","noteIndex":0},"citationItems":[{"id":149,"uris":["http://zotero.org/users/12157847/items/QG8LIKGG"],"itemData":{"id":149,"type":"article-journal","abstract":"Background\nThe success of pulmonary vein isolation (PVI) is reduced in persistent AF (PsAF) compared to paroxysmal AF. Adjunctive ablation strategies have failed to show consistent incremental benefit over PVI alone in randomized studies. The left atrial posterior wall is a potential source of non-PV triggers and atrial substrate which may promote the initiation and maintenance of PsAF. Adding posterior wall isolation (PWI) to PVI had shown conflicting outcomes, with earlier studies confounded by methodological limitations.\nObjectives\nTo determine whether combining PWI with PVI significantly improves freedom from AF recurrence, compared to PVI alone, in patients with PsAF.\nMethods\nThis is a multi-center, prospective, international randomized clinical trial. 338 patients with symptomatic PsAF refractory to anti-arrhythmic therapy (AAD) will be randomized to either PVI alone or PVI with PWI in a 1:1 ratio. PVI involves wide antral circumferential pulmonary vein (PV) isolation, utilizing contact force sensing ablation catheters. PWI involves the creation of a floor line connecting the inferior aspect of the PVs, and a roof line connecting the superior aspect of the PVs. Follow up is for a minimum of 12 months with rhythm monitoring via implantable cardiac device and/or loop monitor, or frequent intermittent monitoring with an ECG device. The primary outcome is freedom from any documented atrial arrhythmia of &gt; 30 seconds off AAD at 12 months, after a single ablation procedure.\nConclusions\nThis randomized study aims to determine the success and safety of adjunctive PWI to PVI in patients with persistent AF.","container-title":"American Heart Journal","DOI":"10.1016/j.ahj.2021.09.015","ISSN":"0002-8703","journalAbbreviation":"American Heart Journal","page":"210-220","source":"ScienceDirect","title":"Catheter ablation for persistent atrial fibrillation: A multicenter randomized trial of pulmonary vein isolation (PVI) versus PVI with posterior left atrial wall isolation (PWI) - The CAPLA study","title-short":"Catheter ablation for persistent atrial fibrillation","volume":"243","author":[{"family":"Chieng","given":"David"},{"family":"Sugumar","given":"Hariharan"},{"family":"Ling","given":"Liang-Han"},{"family":"Segan","given":"Louise"},{"family":"Azzopardi","given":"Sonia"},{"family":"Prabhu","given":"Sandeep"},{"family":"Al-Kaisey","given":"Ahmed"},{"family":"Voskoboinik","given":"Aleksandr"},{"family":"Parameswaran","given":"Ramanathan"},{"family":"Morton","given":"Joseph B"},{"family":"Pathik","given":"Bhupesh"},{"family":"McLellan","given":"Alex J"},{"family":"Lee","given":"Geoffrey"},{"family":"Wong","given":"Michael"},{"family":"Finch","given":"Sue"},{"family":"Pathak","given":"Rajeev K"},{"family":"Raja","given":"Deep Chandh"},{"family":"Sanders","given":"Prashanthan"},{"family":"Sterns","given":"Laurence"},{"family":"Ginks","given":"Matthew"},{"family":"Reid","given":"Christopher M"},{"family":"Kalman","given":"Jonathan M"},{"family":"Kistler","given":"Peter M"}],"issued":{"date-parts":[["2022",1,1]]}}}],"schema":"https://github.com/citation-style-language/schema/raw/master/csl-citation.json"} </w:instrText>
      </w:r>
      <w:r w:rsidR="00420801">
        <w:fldChar w:fldCharType="separate"/>
      </w:r>
      <w:hyperlink r:id="rId13" w:history="1">
        <w:r w:rsidR="00420801" w:rsidRPr="00836952">
          <w:rPr>
            <w:rStyle w:val="Hyperlink"/>
            <w:rFonts w:ascii="Calibri" w:hAnsi="Calibri" w:cs="Calibri"/>
            <w:kern w:val="0"/>
            <w:szCs w:val="24"/>
          </w:rPr>
          <w:t xml:space="preserve">(Chieng </w:t>
        </w:r>
        <w:r w:rsidR="00420801" w:rsidRPr="00836952">
          <w:rPr>
            <w:rStyle w:val="Hyperlink"/>
            <w:rFonts w:ascii="Calibri" w:hAnsi="Calibri" w:cs="Calibri"/>
            <w:i/>
            <w:iCs/>
            <w:kern w:val="0"/>
            <w:szCs w:val="24"/>
          </w:rPr>
          <w:t>et al.</w:t>
        </w:r>
        <w:r w:rsidR="00420801" w:rsidRPr="00836952">
          <w:rPr>
            <w:rStyle w:val="Hyperlink"/>
            <w:rFonts w:ascii="Calibri" w:hAnsi="Calibri" w:cs="Calibri"/>
            <w:kern w:val="0"/>
            <w:szCs w:val="24"/>
          </w:rPr>
          <w:t>, 2022</w:t>
        </w:r>
      </w:hyperlink>
      <w:r w:rsidR="00420801" w:rsidRPr="00420801">
        <w:rPr>
          <w:rFonts w:ascii="Calibri" w:hAnsi="Calibri" w:cs="Calibri"/>
          <w:kern w:val="0"/>
          <w:szCs w:val="24"/>
        </w:rPr>
        <w:t>)</w:t>
      </w:r>
      <w:r w:rsidR="00420801">
        <w:fldChar w:fldCharType="end"/>
      </w:r>
      <w:r w:rsidR="00053766">
        <w:t>. It</w:t>
      </w:r>
      <w:r>
        <w:t xml:space="preserve"> is reasonable to suggest that the majority prevalence of permanent AF is partially due to an inability to effectively treat patients with persistent AF which has driven research into finding more effective differing methods of treatment or looking at ways to better diagnose </w:t>
      </w:r>
      <w:r w:rsidR="00540A0E">
        <w:t>a patient to</w:t>
      </w:r>
      <w:r>
        <w:t xml:space="preserve"> suggest a pathway of current treatment earlier on in</w:t>
      </w:r>
      <w:r w:rsidR="0049452F">
        <w:t xml:space="preserve"> the</w:t>
      </w:r>
      <w:r>
        <w:t xml:space="preserve"> hopes of increasing the success rate of a procedure like catheter </w:t>
      </w:r>
      <w:r w:rsidR="005D63F4">
        <w:t>ablation.</w:t>
      </w:r>
      <w:r w:rsidR="0092037C">
        <w:t xml:space="preserve"> Throughout this paper we will further</w:t>
      </w:r>
      <w:r w:rsidR="00A43071">
        <w:t xml:space="preserve"> explore </w:t>
      </w:r>
      <w:r w:rsidR="0092037C">
        <w:t xml:space="preserve">improving </w:t>
      </w:r>
      <w:r w:rsidR="00A43071">
        <w:t xml:space="preserve">current methods </w:t>
      </w:r>
      <w:r w:rsidR="0092037C">
        <w:t xml:space="preserve">and attempt to add to </w:t>
      </w:r>
      <w:r w:rsidR="001E4BE1">
        <w:t>the current knowledge pool.</w:t>
      </w:r>
    </w:p>
    <w:p w14:paraId="2A8B8187" w14:textId="13607948" w:rsidR="00C33163" w:rsidRDefault="00C33163" w:rsidP="00C33163">
      <w:pPr>
        <w:pStyle w:val="Heading1"/>
      </w:pPr>
      <w:r>
        <w:t xml:space="preserve">2. A deeper </w:t>
      </w:r>
      <w:r w:rsidR="00937BD9">
        <w:t>exploration</w:t>
      </w:r>
      <w:r>
        <w:t xml:space="preserve"> of atrial fibrillation</w:t>
      </w:r>
    </w:p>
    <w:p w14:paraId="702F63A9" w14:textId="7857552D" w:rsidR="00C33163" w:rsidRDefault="00C33163" w:rsidP="00C33163">
      <w:pPr>
        <w:pStyle w:val="Heading2"/>
      </w:pPr>
      <w:r>
        <w:t>2.1. What is an ECG?</w:t>
      </w:r>
    </w:p>
    <w:p w14:paraId="1BB23217" w14:textId="2065B116" w:rsidR="00C33163" w:rsidRDefault="00C33163" w:rsidP="00C33163">
      <w:r>
        <w:t xml:space="preserve">An electrocardiogram is a commonly used device in medicine which is normally used to give medical professionals an approximation of the heart’s electrical </w:t>
      </w:r>
      <w:r w:rsidR="000E5545">
        <w:t>conductivity. Specific</w:t>
      </w:r>
      <w:r>
        <w:t xml:space="preserve"> leads are placed on the skin hence the name surface ECG and these leads are placed to measure the electrical currents produced by the heart and conducted across the body.</w:t>
      </w:r>
    </w:p>
    <w:p w14:paraId="1E386A95" w14:textId="6ACEE899" w:rsidR="00C33163" w:rsidRDefault="00C33163" w:rsidP="0066639C">
      <w:pPr>
        <w:pStyle w:val="ListParagraph"/>
      </w:pPr>
      <w:r>
        <w:lastRenderedPageBreak/>
        <w:t xml:space="preserve">The standard practice for taking an </w:t>
      </w:r>
      <w:r w:rsidR="000C0533">
        <w:t xml:space="preserve">ECG </w:t>
      </w:r>
      <w:r>
        <w:t xml:space="preserve">involves using 10 cables/electrodes in order to </w:t>
      </w:r>
      <w:r w:rsidR="00514184">
        <w:t>obtain</w:t>
      </w:r>
      <w:r>
        <w:t xml:space="preserve"> a </w:t>
      </w:r>
      <w:r w:rsidR="001073F3">
        <w:t>12-lead</w:t>
      </w:r>
      <w:r>
        <w:t xml:space="preserve"> surface </w:t>
      </w:r>
      <w:r w:rsidRPr="007D7BF1">
        <w:rPr>
          <w:noProof/>
        </w:rPr>
        <w:drawing>
          <wp:anchor distT="0" distB="0" distL="114300" distR="114300" simplePos="0" relativeHeight="251659264" behindDoc="0" locked="0" layoutInCell="1" allowOverlap="1" wp14:anchorId="14B5AA3E" wp14:editId="1850C087">
            <wp:simplePos x="0" y="0"/>
            <wp:positionH relativeFrom="column">
              <wp:posOffset>457200</wp:posOffset>
            </wp:positionH>
            <wp:positionV relativeFrom="paragraph">
              <wp:posOffset>-3810</wp:posOffset>
            </wp:positionV>
            <wp:extent cx="1627090" cy="2238375"/>
            <wp:effectExtent l="0" t="0" r="0" b="0"/>
            <wp:wrapSquare wrapText="bothSides"/>
            <wp:docPr id="1866983203" name="Picture 1" descr="A person with red hair and red hair with acupuncture needles&#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83203" name="Picture 1" descr="A person with red hair and red hair with acupuncture needles&#10;&#10;Description automatically generated">
                      <a:extLst>
                        <a:ext uri="{C183D7F6-B498-43B3-948B-1728B52AA6E4}">
                          <adec:decorative xmlns:adec="http://schemas.microsoft.com/office/drawing/2017/decorative" val="0"/>
                        </a:ext>
                      </a:extLst>
                    </pic:cNvPr>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27090" cy="2238375"/>
                    </a:xfrm>
                    <a:prstGeom prst="rect">
                      <a:avLst/>
                    </a:prstGeom>
                  </pic:spPr>
                </pic:pic>
              </a:graphicData>
            </a:graphic>
          </wp:anchor>
        </w:drawing>
      </w:r>
      <w:r w:rsidR="001073F3">
        <w:t>ECG.</w:t>
      </w:r>
    </w:p>
    <w:p w14:paraId="755DA1E1" w14:textId="530398B4" w:rsidR="00C33163" w:rsidRDefault="00C33163" w:rsidP="00EC0D6A">
      <w:pPr>
        <w:pStyle w:val="ListParagraph"/>
      </w:pPr>
      <w:r>
        <w:t xml:space="preserve">The leads labelled v1-v6 are placed on the chest and cover the areas closest to the heart seen in </w:t>
      </w:r>
      <w:r w:rsidR="00BE4859">
        <w:t>figure 1</w:t>
      </w:r>
      <w:r>
        <w:t xml:space="preserve">, each v represents an electrode placed on the </w:t>
      </w:r>
      <w:r w:rsidR="00EE75B9">
        <w:t>chest.</w:t>
      </w:r>
      <w:r>
        <w:t xml:space="preserve"> </w:t>
      </w:r>
    </w:p>
    <w:p w14:paraId="4DA00B4C" w14:textId="0C061143" w:rsidR="00C33163" w:rsidRDefault="00C33163" w:rsidP="00EC0D6A">
      <w:pPr>
        <w:ind w:left="360"/>
      </w:pPr>
      <w:r>
        <w:t xml:space="preserve">The </w:t>
      </w:r>
      <w:r w:rsidR="00E14885">
        <w:t xml:space="preserve">4 </w:t>
      </w:r>
      <w:r>
        <w:t xml:space="preserve">other </w:t>
      </w:r>
      <w:r w:rsidR="00EE75B9">
        <w:t>electrodes</w:t>
      </w:r>
      <w:r>
        <w:t xml:space="preserve"> are all placed on the extremities and</w:t>
      </w:r>
      <w:r w:rsidR="00EE75B9">
        <w:t xml:space="preserve"> drive leads with the labels</w:t>
      </w:r>
      <w:r>
        <w:t xml:space="preserve">: </w:t>
      </w:r>
      <w:r w:rsidRPr="00EC0D6A">
        <w:rPr>
          <w:rFonts w:ascii="ElsevierSansWeb" w:hAnsi="ElsevierSansWeb"/>
          <w:color w:val="2E2E2E"/>
        </w:rPr>
        <w:t xml:space="preserve">I, II, III, </w:t>
      </w:r>
      <w:proofErr w:type="spellStart"/>
      <w:r w:rsidRPr="00EC0D6A">
        <w:rPr>
          <w:rFonts w:ascii="ElsevierSansWeb" w:hAnsi="ElsevierSansWeb"/>
          <w:color w:val="2E2E2E"/>
        </w:rPr>
        <w:t>aVR</w:t>
      </w:r>
      <w:proofErr w:type="spellEnd"/>
      <w:r w:rsidRPr="00EC0D6A">
        <w:rPr>
          <w:rFonts w:ascii="ElsevierSansWeb" w:hAnsi="ElsevierSansWeb"/>
          <w:color w:val="2E2E2E"/>
        </w:rPr>
        <w:t xml:space="preserve">, </w:t>
      </w:r>
      <w:proofErr w:type="spellStart"/>
      <w:r w:rsidRPr="00EC0D6A">
        <w:rPr>
          <w:rFonts w:ascii="ElsevierSansWeb" w:hAnsi="ElsevierSansWeb"/>
          <w:color w:val="2E2E2E"/>
        </w:rPr>
        <w:t>aVL</w:t>
      </w:r>
      <w:proofErr w:type="spellEnd"/>
      <w:r w:rsidRPr="00EC0D6A">
        <w:rPr>
          <w:rFonts w:ascii="ElsevierSansWeb" w:hAnsi="ElsevierSansWeb"/>
          <w:color w:val="2E2E2E"/>
        </w:rPr>
        <w:t xml:space="preserve">, and </w:t>
      </w:r>
      <w:proofErr w:type="spellStart"/>
      <w:proofErr w:type="gramStart"/>
      <w:r w:rsidRPr="00EC0D6A">
        <w:rPr>
          <w:rFonts w:ascii="ElsevierSansWeb" w:hAnsi="ElsevierSansWeb"/>
          <w:color w:val="2E2E2E"/>
        </w:rPr>
        <w:t>aVF</w:t>
      </w:r>
      <w:proofErr w:type="spellEnd"/>
      <w:r w:rsidRPr="00EC0D6A">
        <w:rPr>
          <w:rFonts w:ascii="ElsevierSansWeb" w:hAnsi="ElsevierSansWeb"/>
          <w:color w:val="2E2E2E"/>
        </w:rPr>
        <w:t xml:space="preserve"> </w:t>
      </w:r>
      <w:r w:rsidR="00183130" w:rsidRPr="00EC0D6A">
        <w:rPr>
          <w:rFonts w:ascii="ElsevierSansWeb" w:hAnsi="ElsevierSansWeb"/>
          <w:color w:val="2E2E2E"/>
        </w:rPr>
        <w:t>.</w:t>
      </w:r>
      <w:proofErr w:type="gramEnd"/>
      <w:r w:rsidRPr="00EC0D6A">
        <w:rPr>
          <w:rFonts w:ascii="ElsevierSansWeb" w:hAnsi="ElsevierSansWeb"/>
          <w:color w:val="2E2E2E"/>
        </w:rPr>
        <w:t xml:space="preserve"> </w:t>
      </w:r>
      <w:r w:rsidR="001C002F" w:rsidRPr="00EC0D6A">
        <w:rPr>
          <w:rFonts w:ascii="ElsevierSansWeb" w:hAnsi="ElsevierSansWeb"/>
          <w:color w:val="2E2E2E"/>
        </w:rPr>
        <w:t>T</w:t>
      </w:r>
      <w:r w:rsidRPr="00EC0D6A">
        <w:rPr>
          <w:rFonts w:ascii="ElsevierSansWeb" w:hAnsi="ElsevierSansWeb"/>
          <w:color w:val="2E2E2E"/>
        </w:rPr>
        <w:t xml:space="preserve">hree of which are placed on the distal limbs to measure a potential difference between limbs and the one electrode left acts </w:t>
      </w:r>
      <w:r w:rsidR="001C002F" w:rsidRPr="00EC0D6A">
        <w:rPr>
          <w:rFonts w:ascii="ElsevierSansWeb" w:hAnsi="ElsevierSansWeb"/>
          <w:color w:val="2E2E2E"/>
        </w:rPr>
        <w:t>as</w:t>
      </w:r>
      <w:r w:rsidRPr="00EC0D6A">
        <w:rPr>
          <w:rFonts w:ascii="ElsevierSansWeb" w:hAnsi="ElsevierSansWeb"/>
          <w:color w:val="2E2E2E"/>
        </w:rPr>
        <w:t xml:space="preserve"> </w:t>
      </w:r>
      <w:proofErr w:type="gramStart"/>
      <w:r w:rsidRPr="00EC0D6A">
        <w:rPr>
          <w:rFonts w:ascii="ElsevierSansWeb" w:hAnsi="ElsevierSansWeb"/>
          <w:color w:val="2E2E2E"/>
        </w:rPr>
        <w:t>an</w:t>
      </w:r>
      <w:proofErr w:type="gramEnd"/>
      <w:r w:rsidRPr="00EC0D6A">
        <w:rPr>
          <w:rFonts w:ascii="ElsevierSansWeb" w:hAnsi="ElsevierSansWeb"/>
          <w:color w:val="2E2E2E"/>
        </w:rPr>
        <w:t xml:space="preserve"> ground electrode placed on the spare right ankle as to reduce background noise when recording </w:t>
      </w:r>
      <w:r w:rsidR="003C015F" w:rsidRPr="00EC0D6A">
        <w:rPr>
          <w:rFonts w:ascii="ElsevierSansWeb" w:hAnsi="ElsevierSansWeb"/>
          <w:color w:val="2E2E2E"/>
        </w:rPr>
        <w:t xml:space="preserve">the </w:t>
      </w:r>
      <w:r w:rsidR="00812FB9" w:rsidRPr="00EC0D6A">
        <w:rPr>
          <w:rFonts w:ascii="ElsevierSansWeb" w:hAnsi="ElsevierSansWeb"/>
          <w:color w:val="2E2E2E"/>
        </w:rPr>
        <w:t>ECG.</w:t>
      </w:r>
      <w:r w:rsidRPr="00EC0D6A">
        <w:rPr>
          <w:rFonts w:ascii="ElsevierSansWeb" w:hAnsi="ElsevierSansWeb"/>
          <w:b/>
          <w:bCs/>
          <w:color w:val="2E2E2E"/>
        </w:rPr>
        <w:t xml:space="preserve"> </w:t>
      </w:r>
      <w:r w:rsidRPr="00EC0D6A">
        <w:rPr>
          <w:rFonts w:ascii="ElsevierSansWeb" w:hAnsi="ElsevierSansWeb"/>
          <w:color w:val="2E2E2E"/>
        </w:rPr>
        <w:t xml:space="preserve">The limb leads I – III measure a potential difference between the limbs for example lead I measures the potential difference between the right and left </w:t>
      </w:r>
      <w:proofErr w:type="gramStart"/>
      <w:r w:rsidRPr="00EC0D6A">
        <w:rPr>
          <w:rFonts w:ascii="ElsevierSansWeb" w:hAnsi="ElsevierSansWeb"/>
          <w:color w:val="2E2E2E"/>
        </w:rPr>
        <w:t>arm ,</w:t>
      </w:r>
      <w:proofErr w:type="gramEnd"/>
      <w:r w:rsidRPr="00EC0D6A">
        <w:rPr>
          <w:rFonts w:ascii="ElsevierSansWeb" w:hAnsi="ElsevierSansWeb"/>
          <w:color w:val="2E2E2E"/>
        </w:rPr>
        <w:t xml:space="preserve"> the augmented leads (</w:t>
      </w:r>
      <w:proofErr w:type="spellStart"/>
      <w:r w:rsidRPr="00EC0D6A">
        <w:rPr>
          <w:rFonts w:ascii="ElsevierSansWeb" w:hAnsi="ElsevierSansWeb"/>
          <w:color w:val="2E2E2E"/>
        </w:rPr>
        <w:t>aVR,aVL,aVF</w:t>
      </w:r>
      <w:proofErr w:type="spellEnd"/>
      <w:r w:rsidRPr="00EC0D6A">
        <w:rPr>
          <w:rFonts w:ascii="ElsevierSansWeb" w:hAnsi="ElsevierSansWeb"/>
          <w:color w:val="2E2E2E"/>
        </w:rPr>
        <w:t>) are calculated by finding the potential difference of one of the three limbs to</w:t>
      </w:r>
      <w:r w:rsidR="003C015F" w:rsidRPr="00EC0D6A">
        <w:rPr>
          <w:rFonts w:ascii="ElsevierSansWeb" w:hAnsi="ElsevierSansWeb"/>
          <w:color w:val="2E2E2E"/>
        </w:rPr>
        <w:t xml:space="preserve"> </w:t>
      </w:r>
      <w:r w:rsidRPr="00EC0D6A">
        <w:rPr>
          <w:rFonts w:ascii="ElsevierSansWeb" w:hAnsi="ElsevierSansWeb"/>
          <w:color w:val="2E2E2E"/>
        </w:rPr>
        <w:t>an estimate of zero potential. This creates a representation of the vertical plane of the heart as seen in the figure below.</w:t>
      </w:r>
      <w:r>
        <w:fldChar w:fldCharType="begin"/>
      </w:r>
      <w:r>
        <w:instrText xml:space="preserve"> ADDIN ZOTERO_ITEM CSL_CITATION {"citationID":"oyV21kNa","properties":{"formattedCitation":"(Ashley and Niebauer, 2004)","plainCitation":"(Ashley and Niebauer, 2004)","noteIndex":0},"citationItems":[{"id":16,"uris":["http://zotero.org/users/12157847/items/KAGUZCKA"],"itemData":{"id":16,"type":"chapter","abstract":"Besides the stethoscope, the electrocardiogram (ECG) is the oldest and most enduring tool of the cardiologist. A basic knowledge of the ECG will enhance the understanding of cardiology (not to mention this book).","container-title":"Cardiology Explained","language":"en","publisher":"Remedica","source":"www.ncbi.nlm.nih.gov","title":"Conquering the ECG","URL":"https://www.ncbi.nlm.nih.gov/books/NBK2214/","author":[{"family":"Ashley","given":"Euan A."},{"family":"Niebauer","given":"Josef"}],"accessed":{"date-parts":[["2023",8,10]]},"issued":{"date-parts":[["2004"]]}}}],"schema":"https://github.com/citation-style-language/schema/raw/master/csl-citation.json"} </w:instrText>
      </w:r>
      <w:r>
        <w:fldChar w:fldCharType="separate"/>
      </w:r>
      <w:r w:rsidRPr="00EC0D6A">
        <w:rPr>
          <w:rFonts w:ascii="Calibri" w:hAnsi="Calibri" w:cs="Calibri"/>
        </w:rPr>
        <w:t>(Ashley and Niebauer, 2004)</w:t>
      </w:r>
      <w:r>
        <w:fldChar w:fldCharType="end"/>
      </w:r>
    </w:p>
    <w:p w14:paraId="0FDE4512" w14:textId="77777777" w:rsidR="00C33163" w:rsidRDefault="00C33163" w:rsidP="00C33163">
      <w:pPr>
        <w:pStyle w:val="ListParagraph"/>
        <w:numPr>
          <w:ilvl w:val="0"/>
          <w:numId w:val="3"/>
        </w:numPr>
      </w:pPr>
      <w:r>
        <w:t xml:space="preserve">. </w:t>
      </w:r>
    </w:p>
    <w:p w14:paraId="5D0C6A93" w14:textId="77777777" w:rsidR="00C33163" w:rsidRDefault="00C33163" w:rsidP="00C33163">
      <w:pPr>
        <w:pStyle w:val="ListParagraph"/>
        <w:numPr>
          <w:ilvl w:val="0"/>
          <w:numId w:val="3"/>
        </w:numPr>
      </w:pPr>
      <w:r>
        <w:rPr>
          <w:noProof/>
        </w:rPr>
        <w:drawing>
          <wp:inline distT="0" distB="0" distL="0" distR="0" wp14:anchorId="6CF6B0C4" wp14:editId="4EE8321C">
            <wp:extent cx="3636818" cy="3200400"/>
            <wp:effectExtent l="0" t="0" r="1905" b="0"/>
            <wp:docPr id="110549025" name="Picture 1" descr="Figure 2. The limb leads looking at the heart in a vertical 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The limb leads looking at the heart in a vertical plan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3567" cy="3215139"/>
                    </a:xfrm>
                    <a:prstGeom prst="rect">
                      <a:avLst/>
                    </a:prstGeom>
                    <a:noFill/>
                    <a:ln>
                      <a:noFill/>
                    </a:ln>
                  </pic:spPr>
                </pic:pic>
              </a:graphicData>
            </a:graphic>
          </wp:inline>
        </w:drawing>
      </w:r>
    </w:p>
    <w:p w14:paraId="76CF4929" w14:textId="77777777" w:rsidR="00C33163" w:rsidRDefault="00C33163" w:rsidP="00C33163">
      <w:pPr>
        <w:ind w:left="360"/>
        <w:rPr>
          <w:b/>
          <w:bCs/>
        </w:rPr>
      </w:pPr>
      <w:r>
        <w:rPr>
          <w:b/>
          <w:bCs/>
        </w:rPr>
        <w:t xml:space="preserve">What does an ECG look like and what does it mean? </w:t>
      </w:r>
    </w:p>
    <w:p w14:paraId="2E407A2A" w14:textId="65D0BD45" w:rsidR="00EB3A34" w:rsidRDefault="00EB3A34" w:rsidP="00C33163">
      <w:pPr>
        <w:ind w:left="360"/>
        <w:rPr>
          <w:b/>
          <w:bCs/>
        </w:rPr>
      </w:pPr>
      <w:r>
        <w:rPr>
          <w:b/>
          <w:bCs/>
        </w:rPr>
        <w:fldChar w:fldCharType="begin"/>
      </w:r>
      <w:r>
        <w:rPr>
          <w:b/>
          <w:bCs/>
        </w:rPr>
        <w:instrText xml:space="preserve"> ADDIN ZOTERO_ITEM CSL_CITATION {"citationID":"tM706sv0","properties":{"formattedCitation":"(\\uc0\\u8216{}Clinical ECG Interpretation\\uc0\\u8217{}, no date)","plainCitation":"(‘Clinical ECG Interpretation’, no date)","noteIndex":0},"citationItems":[{"id":161,"uris":["http://zotero.org/users/12157847/items/HXILHQMP"],"itemData":{"id":161,"type":"post-weblog","abstract":"The ECG book is a comprehensive e-book, covering all aspects of clinical ECG interpretation, and will take you from cell to bedside.","container-title":"ECG &amp; ECHO","language":"en-US","title":"Clinical ECG Interpretation","URL":"https://ecgwaves.com/course/the-ecg-book/","accessed":{"date-parts":[["2023",8,30]]}}}],"schema":"https://github.com/citation-style-language/schema/raw/master/csl-citation.json"} </w:instrText>
      </w:r>
      <w:r>
        <w:rPr>
          <w:b/>
          <w:bCs/>
        </w:rPr>
        <w:fldChar w:fldCharType="separate"/>
      </w:r>
      <w:r w:rsidRPr="00EB3A34">
        <w:rPr>
          <w:rFonts w:ascii="Calibri" w:hAnsi="Calibri" w:cs="Calibri"/>
          <w:kern w:val="0"/>
          <w:szCs w:val="24"/>
        </w:rPr>
        <w:t>(‘Clinical ECG Interpretation’, no date)</w:t>
      </w:r>
      <w:r>
        <w:rPr>
          <w:b/>
          <w:bCs/>
        </w:rPr>
        <w:fldChar w:fldCharType="end"/>
      </w:r>
    </w:p>
    <w:p w14:paraId="0936AD06" w14:textId="77777777" w:rsidR="00C33163" w:rsidRDefault="00C33163" w:rsidP="00C33163">
      <w:pPr>
        <w:pStyle w:val="ListParagraph"/>
        <w:numPr>
          <w:ilvl w:val="0"/>
          <w:numId w:val="4"/>
        </w:numPr>
        <w:rPr>
          <w:b/>
          <w:bCs/>
        </w:rPr>
      </w:pPr>
      <w:r w:rsidRPr="00C30BCD">
        <w:rPr>
          <w:b/>
          <w:bCs/>
          <w:noProof/>
        </w:rPr>
        <w:lastRenderedPageBreak/>
        <w:drawing>
          <wp:inline distT="0" distB="0" distL="0" distR="0" wp14:anchorId="3CD72D05" wp14:editId="25E6F248">
            <wp:extent cx="4695825" cy="2843196"/>
            <wp:effectExtent l="0" t="0" r="0" b="0"/>
            <wp:docPr id="100720135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01356" name="Picture 1" descr="A diagram of a graph&#10;&#10;Description automatically generated"/>
                    <pic:cNvPicPr/>
                  </pic:nvPicPr>
                  <pic:blipFill>
                    <a:blip r:embed="rId16"/>
                    <a:stretch>
                      <a:fillRect/>
                    </a:stretch>
                  </pic:blipFill>
                  <pic:spPr>
                    <a:xfrm>
                      <a:off x="0" y="0"/>
                      <a:ext cx="4699249" cy="2845269"/>
                    </a:xfrm>
                    <a:prstGeom prst="rect">
                      <a:avLst/>
                    </a:prstGeom>
                  </pic:spPr>
                </pic:pic>
              </a:graphicData>
            </a:graphic>
          </wp:inline>
        </w:drawing>
      </w:r>
    </w:p>
    <w:p w14:paraId="11986DDD" w14:textId="2962CEE8" w:rsidR="00C33163" w:rsidRPr="007157BB" w:rsidRDefault="00C33163" w:rsidP="00C33163">
      <w:pPr>
        <w:pStyle w:val="ListParagraph"/>
        <w:numPr>
          <w:ilvl w:val="0"/>
          <w:numId w:val="4"/>
        </w:numPr>
        <w:rPr>
          <w:b/>
          <w:bCs/>
        </w:rPr>
      </w:pPr>
      <w:r>
        <w:t xml:space="preserve">The figure above gives you a general idea of what and ECG should look like. The P wave acts to represent atrial depolarization which then can lead on to depolarization of the ventricles seen in the QRS segment. We expect and hope the QRS will be </w:t>
      </w:r>
      <w:r w:rsidR="00266137">
        <w:t xml:space="preserve">narrow </w:t>
      </w:r>
      <w:r>
        <w:t xml:space="preserve">to represent </w:t>
      </w:r>
      <w:r w:rsidR="00E068AA">
        <w:t>an</w:t>
      </w:r>
      <w:r>
        <w:t xml:space="preserve"> efficient depolarization of the ventricles, however wider QRS may suggest less efficient depolarization </w:t>
      </w:r>
      <w:r w:rsidR="00E068AA">
        <w:t>due to</w:t>
      </w:r>
      <w:r>
        <w:t xml:space="preserve"> dysfunction in the </w:t>
      </w:r>
      <w:r w:rsidR="00266137">
        <w:t>conduction system</w:t>
      </w:r>
      <w:r>
        <w:t xml:space="preserve">. </w:t>
      </w:r>
      <w:r>
        <w:fldChar w:fldCharType="begin"/>
      </w:r>
      <w:r>
        <w:instrText xml:space="preserve"> ADDIN ZOTERO_ITEM CSL_CITATION {"citationID":"NnKhswPc","properties":{"formattedCitation":"(\\uc0\\u8216{}ECG interpretation: Characteristics of the normal ECG (P-wave, QRS complex, ST segment, T-wave)\\uc0\\u8217{}, no date)","plainCitation":"(‘ECG interpretation: Characteristics of the normal ECG (P-wave, QRS complex, ST segment, T-wave)’, no date)","noteIndex":0},"citationItems":[{"id":23,"uris":["http://zotero.org/users/12157847/items/QIEQ29H2"],"itemData":{"id":23,"type":"post-weblog","abstract":"Comprehensive tutorial on ECG interpretation, covering normal waves, durations, intervals, rhythm and abnormal findings. From basic to advanced ECG reading. Includes a complete e-book, video lectures, clinical management, guidelines and much more.","container-title":"ECG &amp; ECHO","language":"en-US","title":"ECG interpretation: Characteristics of the normal ECG (P-wave, QRS complex, ST segment, T-wave)","title-short":"ECG interpretation","URL":"https://ecgwaves.com/topic/ecg-normal-p-wave-qrs-complex-st-segment-t-wave-j-point/","accessed":{"date-parts":[["2023",8,11]]}}}],"schema":"https://github.com/citation-style-language/schema/raw/master/csl-citation.json"} </w:instrText>
      </w:r>
      <w:r>
        <w:fldChar w:fldCharType="separate"/>
      </w:r>
      <w:r w:rsidRPr="007157BB">
        <w:rPr>
          <w:rFonts w:ascii="Calibri" w:hAnsi="Calibri" w:cs="Calibri"/>
          <w:kern w:val="0"/>
          <w:szCs w:val="24"/>
        </w:rPr>
        <w:t>(‘ECG interpretation: Characteristics of the normal ECG (P-wave, QRS complex, ST segment, T-wave)’, no date)</w:t>
      </w:r>
      <w:r>
        <w:fldChar w:fldCharType="end"/>
      </w:r>
      <w:r>
        <w:t xml:space="preserve">. </w:t>
      </w:r>
    </w:p>
    <w:p w14:paraId="1FBB70FB" w14:textId="2A70961D" w:rsidR="00C33163" w:rsidRPr="00826BEB" w:rsidRDefault="00C33163" w:rsidP="00C33163">
      <w:pPr>
        <w:pStyle w:val="ListParagraph"/>
        <w:numPr>
          <w:ilvl w:val="0"/>
          <w:numId w:val="4"/>
        </w:numPr>
        <w:rPr>
          <w:b/>
          <w:bCs/>
        </w:rPr>
      </w:pPr>
      <w:r>
        <w:t xml:space="preserve">During Atrial fibrillation the </w:t>
      </w:r>
      <w:r w:rsidR="00266137">
        <w:t>atria</w:t>
      </w:r>
      <w:r>
        <w:t xml:space="preserve"> are fi</w:t>
      </w:r>
      <w:r w:rsidR="00266137">
        <w:t xml:space="preserve">brillating </w:t>
      </w:r>
      <w:r>
        <w:t>at exceedingly fast rate from 400 to 600 beats per minute, the speed of this means the threshold for the activation of the ventricles to fill up and contract is not always met therefore reducing ventricular activation subsequently presenting as a reduced amount of QRS waves relative to P waves. This presents itself in an ECG with a less than 1:1 ratio of p waves to QRS waves typically show up as an irregular amount of p waves followed by QRS dispersed irregularly through the reading. The figure below shows an example of the irregularity of the QRS waves seen by inconsistently placed peaks</w:t>
      </w:r>
      <w:r>
        <w:fldChar w:fldCharType="begin"/>
      </w:r>
      <w:r>
        <w:instrText xml:space="preserve"> ADDIN ZOTERO_ITEM CSL_CITATION {"citationID":"bJTaSaTH","properties":{"formattedCitation":"({\\i{}Atrial Fibrillation ECG Review}, no date)","plainCitation":"(Atrial Fibrillation ECG Review, no date)","noteIndex":0},"citationItems":[{"id":27,"uris":["http://zotero.org/users/12157847/items/L2XKX96D"],"itemData":{"id":27,"type":"webpage","language":"en","title":"Atrial Fibrillation ECG Review","URL":"https://www.healio.com/cardiology/learn-the-heart/ecg-review/ecg-topic-reviews-and-criteria/atrial-fibrillation-review","accessed":{"date-parts":[["2023",8,11]]}}}],"schema":"https://github.com/citation-style-language/schema/raw/master/csl-citation.json"} </w:instrText>
      </w:r>
      <w:r>
        <w:fldChar w:fldCharType="separate"/>
      </w:r>
      <w:r w:rsidRPr="00B810B4">
        <w:rPr>
          <w:rFonts w:ascii="Calibri" w:hAnsi="Calibri" w:cs="Calibri"/>
          <w:kern w:val="0"/>
          <w:szCs w:val="24"/>
        </w:rPr>
        <w:t>(</w:t>
      </w:r>
      <w:r w:rsidRPr="00B810B4">
        <w:rPr>
          <w:rFonts w:ascii="Calibri" w:hAnsi="Calibri" w:cs="Calibri"/>
          <w:i/>
          <w:iCs/>
          <w:kern w:val="0"/>
          <w:szCs w:val="24"/>
        </w:rPr>
        <w:t>Atrial Fibrillation ECG Review</w:t>
      </w:r>
      <w:r w:rsidRPr="00B810B4">
        <w:rPr>
          <w:rFonts w:ascii="Calibri" w:hAnsi="Calibri" w:cs="Calibri"/>
          <w:kern w:val="0"/>
          <w:szCs w:val="24"/>
        </w:rPr>
        <w:t>, no date)</w:t>
      </w:r>
      <w:r>
        <w:fldChar w:fldCharType="end"/>
      </w:r>
      <w:r>
        <w:t>.</w:t>
      </w:r>
    </w:p>
    <w:p w14:paraId="74EA21C6" w14:textId="77777777" w:rsidR="00C33163" w:rsidRDefault="00C33163" w:rsidP="00C33163">
      <w:pPr>
        <w:pStyle w:val="ListParagraph"/>
        <w:numPr>
          <w:ilvl w:val="0"/>
          <w:numId w:val="4"/>
        </w:numPr>
        <w:rPr>
          <w:b/>
          <w:bCs/>
        </w:rPr>
      </w:pPr>
      <w:r w:rsidRPr="00826BEB">
        <w:rPr>
          <w:b/>
          <w:bCs/>
          <w:noProof/>
        </w:rPr>
        <w:drawing>
          <wp:inline distT="0" distB="0" distL="0" distR="0" wp14:anchorId="27E9895A" wp14:editId="45470954">
            <wp:extent cx="5439534" cy="895475"/>
            <wp:effectExtent l="0" t="0" r="8890" b="0"/>
            <wp:docPr id="3783761" name="Picture 1" descr="A graph with a line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3761" name="Picture 1" descr="A graph with a line drawn on it&#10;&#10;Description automatically generated"/>
                    <pic:cNvPicPr/>
                  </pic:nvPicPr>
                  <pic:blipFill>
                    <a:blip r:embed="rId17"/>
                    <a:stretch>
                      <a:fillRect/>
                    </a:stretch>
                  </pic:blipFill>
                  <pic:spPr>
                    <a:xfrm>
                      <a:off x="0" y="0"/>
                      <a:ext cx="5439534" cy="895475"/>
                    </a:xfrm>
                    <a:prstGeom prst="rect">
                      <a:avLst/>
                    </a:prstGeom>
                  </pic:spPr>
                </pic:pic>
              </a:graphicData>
            </a:graphic>
          </wp:inline>
        </w:drawing>
      </w:r>
    </w:p>
    <w:p w14:paraId="0B53E921" w14:textId="1410AE1F" w:rsidR="006E5B28" w:rsidRDefault="006E5B28" w:rsidP="006E5B28">
      <w:pPr>
        <w:pStyle w:val="Heading2"/>
      </w:pPr>
      <w:r>
        <w:t>2.2. What is pulmonary vein isolation ablation?</w:t>
      </w:r>
    </w:p>
    <w:p w14:paraId="655B8582" w14:textId="77777777" w:rsidR="006E5B28" w:rsidRDefault="006E5B28" w:rsidP="006E5B28">
      <w:pPr>
        <w:pStyle w:val="ListParagraph"/>
        <w:numPr>
          <w:ilvl w:val="0"/>
          <w:numId w:val="6"/>
        </w:numPr>
      </w:pPr>
      <w:r>
        <w:t>Pulmonary vein isolation has become the current gold standard in medicine and as previously mentioned has shown high level of success with people with paroxysmal AF.</w:t>
      </w:r>
    </w:p>
    <w:p w14:paraId="031DB6DB" w14:textId="77777777" w:rsidR="006E5B28" w:rsidRDefault="006E5B28" w:rsidP="006E5B28">
      <w:pPr>
        <w:pStyle w:val="ListParagraph"/>
        <w:numPr>
          <w:ilvl w:val="0"/>
          <w:numId w:val="6"/>
        </w:numPr>
      </w:pPr>
      <w:r>
        <w:t>Pulmonary veins are located on the left side of the heart they are responsible for taking in oxygen rich blood from the lungs into the heart, the entrance point for these veins into the heart are called Ostia.</w:t>
      </w:r>
    </w:p>
    <w:p w14:paraId="650224BB" w14:textId="7F7C1659" w:rsidR="006E5B28" w:rsidRDefault="006E5B28" w:rsidP="00C27E55">
      <w:pPr>
        <w:pStyle w:val="ListParagraph"/>
        <w:numPr>
          <w:ilvl w:val="0"/>
          <w:numId w:val="6"/>
        </w:numPr>
      </w:pPr>
      <w:r>
        <w:t xml:space="preserve">The majority of Humans normally will have 4 pulmonary veins and therefore 4 ostia but there are some scenarios where some people can have 5 pulmonary veins  with  a middle right pulmonary vein present there are also edge cases of hearts with 2,3 and 6 pulmonary veins </w:t>
      </w:r>
      <w:r>
        <w:fldChar w:fldCharType="begin"/>
      </w:r>
      <w:r>
        <w:instrText xml:space="preserve"> ADDIN ZOTERO_ITEM CSL_CITATION {"citationID":"G7293Dti","properties":{"formattedCitation":"(Klimek-Piotrowska {\\i{}et al.}, 2016)","plainCitation":"(Klimek-Piotrowska et al., 2016)","noteIndex":0},"citationItems":[{"id":29,"uris":["http://zotero.org/users/12157847/items/MAVS4SXN"],"itemData":{"id":29,"type":"article-journal","abstract":"Background. It is well known that the pulmonary veins (PVs), especially their myocardial sleeves play a critical role in the initiation and maintenance of atrial fibrillation. Understanding the PV anatomy is crucial for the safety and efficacy of all procedures performed on PVs. The aim of this study was to present normal distal PV anatomy and to create a juxtaposition of all PV ostium variants., Methods. A total of 130 randomly selected autopsied adult human hearts (Caucasian) were examined. The number of PVs ostia was evaluated and their diameter was measured. The ostium-to-last-tributary distance and macroscopic presence of myocardial sleeves were also evaluated., Results. Five hundred forty-one PV ostia were identified. Four classical PV ostia patterns (two left and two right PVs) were observed in 70.8% of all cases. The most common variant was the classical pattern with additional middle right PV (19.2%), followed by the common ostium for the left superior and the inferior PVs (4.44%). Mean diameters of PV ostia (for the classical pattern) were: left superior = 13.8 ± 2.9 mm; left inferior = 13.3 ± 3.4 mm; right superior = 14.3 ± 2.9 mm; right inferior = 13.7 ± 3.3 mm. When present, the additional middle right PV ostium had the smallest PV ostium diameter in the heart (8.2 ± 4.1 mm). The mean ostium-to-last-tributary (closest to the atrium) distances were: left superior = 15.1 ± 4.6 mm; left inferior = 13.5 ± 4.0 mm; right superior = 11.8 ± 4.0 mm; right inferior = 11.0 ± 3.7 mm. There were no statistically significant differences between sexes in ostia diameters and ostium-to-last-tributary distances., Conclusion. Only 71% of the cases have four standard pulmonary veins. The middle right pulmonary vein is present in almost 20% of patients. Presented data can provide useful information for the clinicians during interventional procedures or radiologic examinations of PVs.","container-title":"PeerJ","DOI":"10.7717/peerj.1579","ISSN":"2167-8359","journalAbbreviation":"PeerJ","note":"PMID: 26793429\nPMCID: PMC4715466","page":"e1579","source":"PubMed Central","title":"Normal distal pulmonary vein anatomy","volume":"4","author":[{"family":"Klimek-Piotrowska","given":"Wiesława"},{"family":"Hołda","given":"Mateusz K."},{"family":"Piątek","given":"Katarzyna"},{"family":"Koziej","given":"Mateusz"},{"family":"Hołda","given":"Jakub"}],"issued":{"date-parts":[["2016",1,14]]}}}],"schema":"https://github.com/citation-style-language/schema/raw/master/csl-citation.json"} </w:instrText>
      </w:r>
      <w:r>
        <w:fldChar w:fldCharType="separate"/>
      </w:r>
      <w:r w:rsidRPr="001D688D">
        <w:rPr>
          <w:rFonts w:ascii="Calibri" w:hAnsi="Calibri" w:cs="Calibri"/>
          <w:kern w:val="0"/>
          <w:szCs w:val="24"/>
        </w:rPr>
        <w:t xml:space="preserve">(Klimek-Piotrowska </w:t>
      </w:r>
      <w:r w:rsidRPr="001D688D">
        <w:rPr>
          <w:rFonts w:ascii="Calibri" w:hAnsi="Calibri" w:cs="Calibri"/>
          <w:i/>
          <w:iCs/>
          <w:kern w:val="0"/>
          <w:szCs w:val="24"/>
        </w:rPr>
        <w:t>et al.</w:t>
      </w:r>
      <w:r w:rsidRPr="001D688D">
        <w:rPr>
          <w:rFonts w:ascii="Calibri" w:hAnsi="Calibri" w:cs="Calibri"/>
          <w:kern w:val="0"/>
          <w:szCs w:val="24"/>
        </w:rPr>
        <w:t>, 2016)</w:t>
      </w:r>
      <w:r>
        <w:fldChar w:fldCharType="end"/>
      </w:r>
      <w:r>
        <w:t xml:space="preserve">.vein has been linked to the pathogenesis of AF in </w:t>
      </w:r>
      <w:r>
        <w:lastRenderedPageBreak/>
        <w:t>multiple way</w:t>
      </w:r>
      <w:r w:rsidR="00266137">
        <w:t>s</w:t>
      </w:r>
      <w:r>
        <w:t>, while not all the mechanism ha</w:t>
      </w:r>
      <w:r w:rsidR="00C41E09">
        <w:t>ve</w:t>
      </w:r>
      <w:r>
        <w:t xml:space="preserve"> been fully explored there are still some promising ideas of what causes AF. One proposed issue is re-entry into the Pulmonary veins, this has been linked to alteration in the electrophysiological properties of the muscle cells responsible for Pulmonary vein blood entry into the heart</w:t>
      </w:r>
      <w:r>
        <w:fldChar w:fldCharType="begin"/>
      </w:r>
      <w:r>
        <w:instrText xml:space="preserve"> ADDIN ZOTERO_ITEM CSL_CITATION {"citationID":"nUvfZ4Z4","properties":{"formattedCitation":"(Mahida {\\i{}et al.}, 2015)","plainCitation":"(Mahida et al., 2015)","noteIndex":0},"citationItems":[{"id":32,"uris":["http://zotero.org/users/12157847/items/TCBGH2W8"],"itemData":{"id":32,"type":"article-journal","abstract":"Over the past few decades, significant progress has been made in understanding the mechanistic basis of atrial fibrillation (AF). One of the most important discoveries in this context has been that pulmonary veins (PV) play a prominent role in the pathogenesis of AF. PV isolation has since become the most widely used technique for treatment of paroxysmal AF. Multiple studies have demonstrated that the electrophysiological and anatomical characteristics of PVs create a proarrhythmogenic substrate. The following review discusses the mechanistic links between PVs and AF.","container-title":"Arrhythmia &amp; Electrophysiology Review","DOI":"10.15420/aer.2015.4.1.40","ISSN":"2050-3369","issue":"1","journalAbbreviation":"Arrhythm Electrophysiol Rev","note":"PMID: 26835098\nPMCID: PMC4711542","page":"40-43","source":"PubMed Central","title":"Science Linking Pulmonary Veins and Atrial Fibrillation","volume":"4","author":[{"family":"Mahida","given":"Saagar"},{"family":"Sacher","given":"Frederic"},{"family":"Derval","given":"Nicolas"},{"family":"Berte","given":"Benjamin"},{"family":"Yamashita","given":"Seigo"},{"family":"Hooks","given":"Darren"},{"family":"Denis","given":"Arnaud"},{"family":"Amraoui","given":"Sana"},{"family":"Hocini","given":"Meleze"},{"family":"Haissaguerre","given":"Michel"},{"family":"Jais","given":"Pierre"}],"issued":{"date-parts":[["2015",5]]}}}],"schema":"https://github.com/citation-style-language/schema/raw/master/csl-citation.json"} </w:instrText>
      </w:r>
      <w:r>
        <w:fldChar w:fldCharType="separate"/>
      </w:r>
      <w:r w:rsidRPr="00C27E55">
        <w:rPr>
          <w:rFonts w:ascii="Calibri" w:hAnsi="Calibri" w:cs="Calibri"/>
          <w:kern w:val="0"/>
          <w:szCs w:val="24"/>
        </w:rPr>
        <w:t xml:space="preserve">(Mahida </w:t>
      </w:r>
      <w:r w:rsidRPr="00C27E55">
        <w:rPr>
          <w:rFonts w:ascii="Calibri" w:hAnsi="Calibri" w:cs="Calibri"/>
          <w:i/>
          <w:iCs/>
          <w:kern w:val="0"/>
          <w:szCs w:val="24"/>
        </w:rPr>
        <w:t>et al.</w:t>
      </w:r>
      <w:r w:rsidRPr="00C27E55">
        <w:rPr>
          <w:rFonts w:ascii="Calibri" w:hAnsi="Calibri" w:cs="Calibri"/>
          <w:kern w:val="0"/>
          <w:szCs w:val="24"/>
        </w:rPr>
        <w:t>, 2015)</w:t>
      </w:r>
      <w:r>
        <w:fldChar w:fldCharType="end"/>
      </w:r>
      <w:r>
        <w:t>. More specifically the issue is seen in a shorter ERP, a refractory period of the action potential, this is responsible for coordinating the contractions within the heart which if effected in this way can lead to irregular contraction and therefore re-entry of blood into the veins</w:t>
      </w:r>
      <w:r>
        <w:fldChar w:fldCharType="begin"/>
      </w:r>
      <w:r>
        <w:instrText xml:space="preserve"> ADDIN ZOTERO_ITEM CSL_CITATION {"citationID":"cOCClO77","properties":{"formattedCitation":"(Nat\\uc0\\u8481{}, Bourne and Talajic, 1997)","plainCitation":"(Nat</w:instrText>
      </w:r>
      <w:r w:rsidRPr="00C27E55">
        <w:rPr>
          <w:rFonts w:ascii="Cambria Math" w:hAnsi="Cambria Math" w:cs="Cambria Math"/>
        </w:rPr>
        <w:instrText>℡</w:instrText>
      </w:r>
      <w:r>
        <w:instrText>, Bourne and Talajic, 1997)","noteIndex":0},"citationItems":[{"id":35,"uris":["http://zotero.org/users/12157847/items/XERRYFEQ"],"itemData":{"id":35,"type":"article-journal","abstract":"Antiarrhythmic Drugs in AF. Atrial fibrillation (AF) remains a challenge to medical therapy. Over the past several years, a variety of experimental models of AF have been developed. These have provided insights into mechanisms underlying AF and antiarrhythmic drug action against the arrhythmia. A variety of drugs effective against clinical AK, including flecainide. propafenone, procainamide, and sotalol, have been found to terminate experimental AF, All of these agents appear to act by prolonging the wavelength for atrial reentry at rapid rates, thereby increasing the size and decreasing the number of functional circuits maintaining the arrhythmia. While the ability to terminate AF is determined by refractoriness prolongation at rapid rates, refractoriness prolongation at slow rates (e.g., sinus rhythm) can prevent AF induction by premature beats. Thus, drugs with strong reverse use-dependence (like sotalol) may be much more effective in preventing than in terminating AF. Spacial heterogeneity in refractoriness is an important contributor to AF occurrence in some models, particularly vagal AF, and is reduced by some (but not all) drugs that terminate AF, New insights are being gained into mechanisms of electrical remodeling, which promotes AF maintenance when rapid atrial rates are maintained, such as during AF, This electrical remodeling may be an interesting novel target for therapy of AF, Insights into AF mechanisms obtained in experimental models of AF should help in the development of new and improved therapeutic approaches.","container-title":"Journal of Cardiovascular Electrophysiology","DOI":"10.1111/j.1540-8167.1997.tb00813.x","ISSN":"1540-8167","issue":"4","language":"en","note":"_eprint: https://onlinelibrary.wiley.com/doi/pdf/10.1111/j.1540-8167.1997.tb00813.x","page":"469-480","source":"Wiley Online Library","title":"Insights into Mechanisms of Antiarrhythmic Drug Action From Experimental Models of Atrial Fibrillation","volume":"8","author":[{"family":"Nat</w:instrText>
      </w:r>
      <w:r w:rsidRPr="00C27E55">
        <w:rPr>
          <w:rFonts w:ascii="Cambria Math" w:hAnsi="Cambria Math" w:cs="Cambria Math"/>
        </w:rPr>
        <w:instrText>℡</w:instrText>
      </w:r>
      <w:r>
        <w:instrText xml:space="preserve">","given":"Stanley"},{"family":"Bourne","given":"Gerald"},{"family":"Talajic","given":"Mario"}],"issued":{"date-parts":[["1997"]]}}}],"schema":"https://github.com/citation-style-language/schema/raw/master/csl-citation.json"} </w:instrText>
      </w:r>
      <w:r>
        <w:fldChar w:fldCharType="separate"/>
      </w:r>
      <w:r w:rsidRPr="00C27E55">
        <w:rPr>
          <w:rFonts w:ascii="Calibri" w:hAnsi="Calibri" w:cs="Calibri"/>
          <w:kern w:val="0"/>
          <w:szCs w:val="24"/>
        </w:rPr>
        <w:t>(Nat</w:t>
      </w:r>
      <w:r w:rsidRPr="00C27E55">
        <w:rPr>
          <w:rFonts w:ascii="Cambria Math" w:hAnsi="Cambria Math" w:cs="Cambria Math"/>
          <w:kern w:val="0"/>
          <w:szCs w:val="24"/>
        </w:rPr>
        <w:t>℡</w:t>
      </w:r>
      <w:r w:rsidRPr="00C27E55">
        <w:rPr>
          <w:rFonts w:ascii="Calibri" w:hAnsi="Calibri" w:cs="Calibri"/>
          <w:kern w:val="0"/>
          <w:szCs w:val="24"/>
        </w:rPr>
        <w:t>, Bourne and Talajic, 1997)</w:t>
      </w:r>
      <w:r>
        <w:fldChar w:fldCharType="end"/>
      </w:r>
      <w:r>
        <w:t>.</w:t>
      </w:r>
    </w:p>
    <w:p w14:paraId="1E48065B" w14:textId="190E6F43" w:rsidR="006E5B28" w:rsidRDefault="006E5B28" w:rsidP="006E5B28">
      <w:pPr>
        <w:pStyle w:val="ListParagraph"/>
        <w:numPr>
          <w:ilvl w:val="0"/>
          <w:numId w:val="6"/>
        </w:numPr>
      </w:pPr>
      <w:r>
        <w:t xml:space="preserve">This makes pulmonary veins </w:t>
      </w:r>
      <w:r w:rsidR="006678E7">
        <w:t>an</w:t>
      </w:r>
      <w:r>
        <w:t xml:space="preserve"> effective target as a common driver of </w:t>
      </w:r>
      <w:r w:rsidR="00785779">
        <w:t>AF,</w:t>
      </w:r>
      <w:r>
        <w:t xml:space="preserve"> in pulmonary vein catheter ablation the veins and the areas around them become the target for ablation.</w:t>
      </w:r>
    </w:p>
    <w:p w14:paraId="4C28A487" w14:textId="4EFB036B" w:rsidR="006E5B28" w:rsidRDefault="006E5B28" w:rsidP="006E5B28">
      <w:pPr>
        <w:pStyle w:val="ListParagraph"/>
        <w:numPr>
          <w:ilvl w:val="0"/>
          <w:numId w:val="6"/>
        </w:numPr>
      </w:pPr>
      <w:commentRangeStart w:id="1"/>
      <w:r>
        <w:t xml:space="preserve">This ablation procedure will involve creating </w:t>
      </w:r>
      <w:proofErr w:type="gramStart"/>
      <w:r>
        <w:t>a</w:t>
      </w:r>
      <w:proofErr w:type="gramEnd"/>
      <w:r>
        <w:t xml:space="preserve"> </w:t>
      </w:r>
      <w:r w:rsidR="006678E7">
        <w:t>EAM (</w:t>
      </w:r>
      <w:r w:rsidR="00684A50">
        <w:t>3</w:t>
      </w:r>
      <w:r>
        <w:t xml:space="preserve">d electro anatomical map) of the left atrium in which the pulmonary veins are connected to, then a single catheter is used to ablate around the pulmonary veins that are showing abnormal electrophysiological </w:t>
      </w:r>
      <w:r w:rsidR="006678E7">
        <w:t>behaviour,</w:t>
      </w:r>
      <w:r>
        <w:t xml:space="preserve"> this is referred to as point to point ablation. This gives surgeons time  to identify other drivers in different chambers and location of the heart  that may also</w:t>
      </w:r>
      <w:r w:rsidR="00B838F0">
        <w:t xml:space="preserve"> contribute to AF</w:t>
      </w:r>
      <w:r>
        <w:t xml:space="preserve">. </w:t>
      </w:r>
      <w:r>
        <w:fldChar w:fldCharType="begin"/>
      </w:r>
      <w:r>
        <w:instrText xml:space="preserve"> ADDIN ZOTERO_ITEM CSL_CITATION {"citationID":"7tLx6oIk","properties":{"formattedCitation":"(Reddy {\\i{}et al.}, 2021)","plainCitation":"(Reddy et al., 2021)","noteIndex":0},"citationItems":[{"id":38,"uris":["http://zotero.org/users/12157847/items/ZBEYYVIT"],"itemData":{"id":38,"type":"article-journal","abstract":"•\n              The performance of PVAC, cryoballoon and point-by-point ablation in AF ablation has never been compared head-to-head-to-head.\n            \n            \n              •\n              Analysis of 329 PVI procedures showed no difference in symptomatic AF recurrence or safety outcomes between techniques.\n            \n            \n              •\n              Point-by-point procedures were longer.","container-title":"Indian Heart Journal","DOI":"10.1016/j.ihj.2021.10.012","ISSN":"0019-4832","issue":"6","journalAbbreviation":"Indian Heart J","note":"PMID: 34743897\nPMCID: PMC8642637","page":"718-724","source":"PubMed Central","title":"Pulmonary vein isolation for atrial fibrillation: Does ablation technique influence outcome?","title-short":"Pulmonary vein isolation for atrial fibrillation","volume":"73","author":[{"family":"Reddy","given":"S.A."},{"family":"Nethercott","given":"S.L."},{"family":"Khialani","given":"B.V."},{"family":"Virdee","given":"M.S."}],"issued":{"date-parts":[["2021"]]}}}],"schema":"https://github.com/citation-style-language/schema/raw/master/csl-citation.json"} </w:instrText>
      </w:r>
      <w:r>
        <w:fldChar w:fldCharType="separate"/>
      </w:r>
      <w:r w:rsidRPr="002A520F">
        <w:rPr>
          <w:rFonts w:ascii="Calibri" w:hAnsi="Calibri" w:cs="Calibri"/>
          <w:kern w:val="0"/>
          <w:szCs w:val="24"/>
        </w:rPr>
        <w:t xml:space="preserve">(Reddy </w:t>
      </w:r>
      <w:r w:rsidRPr="002A520F">
        <w:rPr>
          <w:rFonts w:ascii="Calibri" w:hAnsi="Calibri" w:cs="Calibri"/>
          <w:i/>
          <w:iCs/>
          <w:kern w:val="0"/>
          <w:szCs w:val="24"/>
        </w:rPr>
        <w:t>et al.</w:t>
      </w:r>
      <w:r w:rsidRPr="002A520F">
        <w:rPr>
          <w:rFonts w:ascii="Calibri" w:hAnsi="Calibri" w:cs="Calibri"/>
          <w:kern w:val="0"/>
          <w:szCs w:val="24"/>
        </w:rPr>
        <w:t>, 2021)</w:t>
      </w:r>
      <w:r>
        <w:fldChar w:fldCharType="end"/>
      </w:r>
      <w:commentRangeEnd w:id="1"/>
      <w:r w:rsidR="00E36BE0">
        <w:rPr>
          <w:rStyle w:val="CommentReference"/>
        </w:rPr>
        <w:commentReference w:id="1"/>
      </w:r>
      <w:r>
        <w:t xml:space="preserve">. </w:t>
      </w:r>
    </w:p>
    <w:p w14:paraId="551EABE7" w14:textId="1BD67594" w:rsidR="00C33163" w:rsidRPr="006E5B28" w:rsidRDefault="006E5B28" w:rsidP="006E5B28">
      <w:pPr>
        <w:pStyle w:val="ListParagraph"/>
        <w:numPr>
          <w:ilvl w:val="0"/>
          <w:numId w:val="6"/>
        </w:numPr>
      </w:pPr>
      <w:r>
        <w:t xml:space="preserve">  There are a multitude of factors that add complexity to the ablation procedure, the first is the time to create a map, the other is identifying what to ablate</w:t>
      </w:r>
      <w:r w:rsidR="00A039B8">
        <w:t xml:space="preserve">, </w:t>
      </w:r>
      <w:r w:rsidR="00E71A55">
        <w:t>both</w:t>
      </w:r>
      <w:r w:rsidR="00A039B8">
        <w:t xml:space="preserve"> are related to each other</w:t>
      </w:r>
      <w:r>
        <w:t>. This is because there are a multitude of drivers of AF however we only have a simple classification process either paroxysmal, longstanding, or persistent AF which if failing to adequately capture the complete heterogeneity of the disease itself. This means when it comes to treatment whether it is deciding what drugs to use, or the details of the ablation procedure there will always be an exploratory stage</w:t>
      </w:r>
      <w:r w:rsidR="00696E88">
        <w:t>.</w:t>
      </w:r>
      <w:r w:rsidR="00D5037F">
        <w:t xml:space="preserve"> </w:t>
      </w:r>
      <w:r w:rsidR="00696E88">
        <w:t>R</w:t>
      </w:r>
      <w:r w:rsidR="00D5037F">
        <w:t xml:space="preserve">esearch has been directed into </w:t>
      </w:r>
      <w:r w:rsidR="00696E88">
        <w:t>minimizing this exploratory stage</w:t>
      </w:r>
      <w:r w:rsidR="008656A0">
        <w:t xml:space="preserve"> like </w:t>
      </w:r>
      <w:r w:rsidR="00AF7FE4">
        <w:t xml:space="preserve">predicting the likely outcome of </w:t>
      </w:r>
      <w:r w:rsidR="004F0BDC">
        <w:t>radiofrequency</w:t>
      </w:r>
      <w:r w:rsidR="00AF7FE4">
        <w:t xml:space="preserve"> </w:t>
      </w:r>
      <w:r w:rsidR="004F0BDC">
        <w:t xml:space="preserve">(RF) </w:t>
      </w:r>
      <w:r w:rsidR="00AF7FE4">
        <w:t>ablation and selecting patients most likely to succe</w:t>
      </w:r>
      <w:r w:rsidR="001C4B1F">
        <w:t>ed</w:t>
      </w:r>
      <w:r w:rsidR="00AF7FE4">
        <w:t xml:space="preserve"> as </w:t>
      </w:r>
      <w:proofErr w:type="gramStart"/>
      <w:r w:rsidR="00AF7FE4">
        <w:t>oppose</w:t>
      </w:r>
      <w:proofErr w:type="gramEnd"/>
      <w:r w:rsidR="00AF7FE4">
        <w:t xml:space="preserve"> to performing catheter ablation on each patient and </w:t>
      </w:r>
      <w:r w:rsidR="004F0BDC">
        <w:t xml:space="preserve">seeing if they </w:t>
      </w:r>
      <w:r w:rsidR="001C4B1F">
        <w:t>do not have AF after</w:t>
      </w:r>
      <w:r>
        <w:t xml:space="preserve">. We have seen this in ablation in which a secondary ablation is required due to the first ablation not resulting in freedom from AF which adds to the cost of </w:t>
      </w:r>
      <w:commentRangeStart w:id="2"/>
      <w:r>
        <w:t>treatment</w:t>
      </w:r>
      <w:commentRangeEnd w:id="2"/>
      <w:r w:rsidR="003D030E">
        <w:rPr>
          <w:rStyle w:val="CommentReference"/>
        </w:rPr>
        <w:commentReference w:id="2"/>
      </w:r>
      <w:r w:rsidR="00D15723">
        <w:fldChar w:fldCharType="begin"/>
      </w:r>
      <w:r w:rsidR="00D15723">
        <w:instrText xml:space="preserve"> ADDIN ZOTERO_ITEM CSL_CITATION {"citationID":"bpwfFu0E","properties":{"formattedCitation":"(Escribano {\\i{}et al.}, 2022)","plainCitation":"(Escribano et al., 2022)","noteIndex":0},"citationItems":[{"id":167,"uris":["http://zotero.org/users/12157847/items/WDVI5FCD"],"itemData":{"id":167,"type":"article-journal","abstract":"Catheter ablation (CA) is a commonly used treatment for persistent atrial fibrillation (AF). Since its medium/long-term success rate remains limited, preoperative prediction of its outcome is gaining clinical interest to optimally select candidates for the procedure. Among predictors based on the surface electrocardiogram, the dominant frequency (DF) and harmonic exponential decay (γ) of the fibrillatory waves (f-waves) have reported promising but clinically insufficient results. Hence, the main goal of this work was to conduct a broader analysis of the f-wave harmonic spectral structure to improve CA outcome prediction through several entropy-based measures computed on different frequency bands. On a database of 151 persistent AF patients under radio-frequency CA and a follow-up of 9 months, the newly introduced parameters discriminated between patients who relapsed to AF and those who maintained SR at about 70%, which was statistically superior to the DF and approximately similar to γ. They also provided complementary information to γ through different combinations in multivariate models based on lineal discriminant analysis and report classification performance improvement of about 5%. These results suggest that the presence of larger harmonics and a proportionally smaller DF peak is associated with a decreased probability of AF recurrence after CA.","container-title":"Journal of Personalized Medicine","DOI":"10.3390/jpm12101721","ISSN":"2075-4426","issue":"10","journalAbbreviation":"J Pers Med","note":"PMID: 36294860\nPMCID: PMC9604697","page":"1721","source":"PubMed Central","title":"Preoperative Prediction of Catheter Ablation Outcome in Persistent Atrial Fibrillation Patients through Spectral Organization Analysis of the Surface Fibrillatory Waves","volume":"12","author":[{"family":"Escribano","given":"Pilar"},{"family":"Ródenas","given":"Juan"},{"family":"García","given":"Manuel"},{"family":"Arias","given":"Miguel A."},{"family":"Hidalgo","given":"Víctor M."},{"family":"Calero","given":"Sofía"},{"family":"Rieta","given":"José J."},{"family":"Alcaraz","given":"Raúl"}],"issued":{"date-parts":[["2022",10,14]]}}}],"schema":"https://github.com/citation-style-language/schema/raw/master/csl-citation.json"} </w:instrText>
      </w:r>
      <w:r w:rsidR="00D15723">
        <w:fldChar w:fldCharType="separate"/>
      </w:r>
      <w:r w:rsidR="00D15723" w:rsidRPr="00D15723">
        <w:rPr>
          <w:rFonts w:ascii="Calibri" w:hAnsi="Calibri" w:cs="Calibri"/>
          <w:kern w:val="0"/>
          <w:szCs w:val="24"/>
        </w:rPr>
        <w:t xml:space="preserve">(Escribano </w:t>
      </w:r>
      <w:r w:rsidR="00D15723" w:rsidRPr="00D15723">
        <w:rPr>
          <w:rFonts w:ascii="Calibri" w:hAnsi="Calibri" w:cs="Calibri"/>
          <w:i/>
          <w:iCs/>
          <w:kern w:val="0"/>
          <w:szCs w:val="24"/>
        </w:rPr>
        <w:t>et al.</w:t>
      </w:r>
      <w:r w:rsidR="00D15723" w:rsidRPr="00D15723">
        <w:rPr>
          <w:rFonts w:ascii="Calibri" w:hAnsi="Calibri" w:cs="Calibri"/>
          <w:kern w:val="0"/>
          <w:szCs w:val="24"/>
        </w:rPr>
        <w:t>, 2022)</w:t>
      </w:r>
      <w:r w:rsidR="00D15723">
        <w:fldChar w:fldCharType="end"/>
      </w:r>
      <w:r>
        <w:t>. It would be more effective if we had more specificity in diagnosing subcategories of AF, so that we can identify the most likely treatment pathway and rel</w:t>
      </w:r>
      <w:r w:rsidR="001E3A3B">
        <w:t>y</w:t>
      </w:r>
      <w:r>
        <w:t xml:space="preserve"> less on an exploratory approach.</w:t>
      </w:r>
      <w:r w:rsidR="00C33163" w:rsidRPr="006E5B28">
        <w:rPr>
          <w:b/>
          <w:bCs/>
        </w:rPr>
        <w:t xml:space="preserve">                                              </w:t>
      </w:r>
    </w:p>
    <w:p w14:paraId="62A7CAFE" w14:textId="69DD9A42" w:rsidR="00C33163" w:rsidRDefault="00C33163" w:rsidP="00C33163">
      <w:pPr>
        <w:pStyle w:val="Heading2"/>
      </w:pPr>
      <w:r>
        <w:t>2.</w:t>
      </w:r>
      <w:r w:rsidR="006E5B28">
        <w:t>3</w:t>
      </w:r>
      <w:r>
        <w:t xml:space="preserve">. The idea behind AF phenotypes </w:t>
      </w:r>
    </w:p>
    <w:p w14:paraId="0E1DA0A9" w14:textId="77777777" w:rsidR="00C33163" w:rsidRDefault="00C33163" w:rsidP="00C33163">
      <w:pPr>
        <w:pStyle w:val="ListParagraph"/>
        <w:numPr>
          <w:ilvl w:val="0"/>
          <w:numId w:val="5"/>
        </w:numPr>
      </w:pPr>
      <w:r>
        <w:t>Researchers have made attempts to find different ways to create additional phenotypes for AF based on certain characteristics of patients, the main solution for this is clustering. This method involves using machine learning to interpret data from patients and cluster them based on similarities in that data. The clusters are then analysed using methods like univariate analysis to identify key characteristics that differentiate clusters of individuals from each other.</w:t>
      </w:r>
    </w:p>
    <w:p w14:paraId="21A928BF" w14:textId="15FC9ED5" w:rsidR="00C33163" w:rsidRDefault="00C33163" w:rsidP="00C33163">
      <w:pPr>
        <w:pStyle w:val="ListParagraph"/>
        <w:numPr>
          <w:ilvl w:val="0"/>
          <w:numId w:val="5"/>
        </w:numPr>
      </w:pPr>
      <w:r>
        <w:t xml:space="preserve">When it comes to AF there has been some clustering to identify new </w:t>
      </w:r>
      <w:r w:rsidR="00BE2067">
        <w:t xml:space="preserve">AF </w:t>
      </w:r>
      <w:r>
        <w:t>phenotypes, one study has found 4 clusters which had been determined by CV risk factors and comorbidities.  Cluster 1 had low rate</w:t>
      </w:r>
      <w:r w:rsidR="009138DF">
        <w:t>s</w:t>
      </w:r>
      <w:r>
        <w:t xml:space="preserve"> of both however 2 and 3 where characterised by the high burden of CV risk factors and comorbidities with cluster 3 hav</w:t>
      </w:r>
      <w:r w:rsidR="009138DF">
        <w:t>ing</w:t>
      </w:r>
      <w:r>
        <w:t xml:space="preserve"> a much higher number of comorbidities than cluster 2 and cluster 4 was defined by a high level of non-CV comorbidities which contained an older group of individuals seen in the cluster. From this cluster analysis we can determine that in a treatment situation that cluster 2 ,given its lower number of comorbidities but higher amount of risk factors would benefit from early treatment and change of lifestyle factors whereas cluster 4 </w:t>
      </w:r>
      <w:r w:rsidR="00E20380">
        <w:t xml:space="preserve">who are </w:t>
      </w:r>
      <w:r>
        <w:t xml:space="preserve">already suffering from </w:t>
      </w:r>
      <w:r>
        <w:lastRenderedPageBreak/>
        <w:t>many comorbidities and where not responding to d</w:t>
      </w:r>
      <w:r w:rsidR="006940F7">
        <w:t>r</w:t>
      </w:r>
      <w:r>
        <w:t xml:space="preserve">ug treatment which may need to go forth and look for ablation as a solution </w:t>
      </w:r>
      <w:r>
        <w:fldChar w:fldCharType="begin"/>
      </w:r>
      <w:r>
        <w:instrText xml:space="preserve"> ADDIN ZOTERO_ITEM CSL_CITATION {"citationID":"8hA9a98C","properties":{"formattedCitation":"(Vitolo {\\i{}et al.}, 2021)","plainCitation":"(Vitolo et al., 2021)","noteIndex":0},"citationItems":[{"id":41,"uris":["http://zotero.org/users/12157847/items/LQXQBWG4"],"itemData":{"id":41,"type":"article-journal","abstract":"Background and purpose: Given the great clinical heterogeneity of atrial fibrillation (AF) patients, conventional classification only based on disease subtype or arrhythmia patterns may not adequately characterize this population. We aimed to identify different groups of AF patients who shared common clinical phenotypes using cluster analysis and evaluate the association between identified clusters and clinical outcomes. Methods: We performed a hierarchical cluster analysis in AF patients from AMADEUS and BOREALIS trials. The primary outcome was a composite of stroke/thromboembolism (TE), cardiovascular (CV) death, myocardial infarction, and/or all-cause death. Individual components of the primary outcome and major bleeding were also assessed. Results: We included 3980 AF patients treated with the Vitamin-K Antagonist from the AMADEUS and BOREALIS studies. The analysis identified four clusters in which patients varied significantly among clinical characteristics. Cluster 1 was characterized by patients with low rates of CV risk factors and comorbidities; Cluster 2 was characterized by patients with a high burden of CV risk factors; Cluster 3 consisted of patients with a high burden of CV comorbidities; Cluster 4 was characterized by the highest rates of non-CV comorbidities. After a mean follow-up of 365 (standard deviation 187) days, Cluster 4 had the highest cumulative risk of outcomes. Compared with Cluster 1, Cluster 4 was independently associated with an increased risk for the composite outcome (hazard ratio (HR) 2.43, 95% confidence interval (CI) 1.70–3.46), all-cause death (HR 2.35, 95% CI 1.58–3.49) and major bleeding (HR 2.18, 95% CI 1.19–3.96). Conclusions: Cluster analysis identified four different clinically relevant phenotypes of AF patients that had unique clinical characteristics and different outcomes. Cluster analysis highlights the high degree of heterogeneity in patients with AF, suggesting the need for a phenotype-driven approach to comorbidities, which could provide a more holistic approach to management aimed to improve patients’ outcomes.","container-title":"Biomedicines","DOI":"10.3390/biomedicines9070843","ISSN":"2227-9059","issue":"7","journalAbbreviation":"Biomedicines","note":"PMID: 34356907\nPMCID: PMC8301818","page":"843","source":"PubMed Central","title":"Clinical Phenotype Classification of Atrial Fibrillation Patients Using Cluster Analysis and Associations with Trial-Adjudicated Outcomes","volume":"9","author":[{"family":"Vitolo","given":"Marco"},{"family":"Proietti","given":"Marco"},{"family":"Shantsila","given":"Alena"},{"family":"Boriani","given":"Giuseppe"},{"family":"Lip","given":"Gregory Y. H."}],"issued":{"date-parts":[["2021",7,20]]}}}],"schema":"https://github.com/citation-style-language/schema/raw/master/csl-citation.json"} </w:instrText>
      </w:r>
      <w:r>
        <w:fldChar w:fldCharType="separate"/>
      </w:r>
      <w:r w:rsidRPr="00C13457">
        <w:rPr>
          <w:rFonts w:ascii="Calibri" w:hAnsi="Calibri" w:cs="Calibri"/>
          <w:kern w:val="0"/>
          <w:szCs w:val="24"/>
        </w:rPr>
        <w:t xml:space="preserve">(Vitolo </w:t>
      </w:r>
      <w:r w:rsidRPr="00C13457">
        <w:rPr>
          <w:rFonts w:ascii="Calibri" w:hAnsi="Calibri" w:cs="Calibri"/>
          <w:i/>
          <w:iCs/>
          <w:kern w:val="0"/>
          <w:szCs w:val="24"/>
        </w:rPr>
        <w:t>et al.</w:t>
      </w:r>
      <w:r w:rsidRPr="00C13457">
        <w:rPr>
          <w:rFonts w:ascii="Calibri" w:hAnsi="Calibri" w:cs="Calibri"/>
          <w:kern w:val="0"/>
          <w:szCs w:val="24"/>
        </w:rPr>
        <w:t>, 2021)</w:t>
      </w:r>
      <w:r>
        <w:fldChar w:fldCharType="end"/>
      </w:r>
      <w:r>
        <w:t xml:space="preserve">. </w:t>
      </w:r>
    </w:p>
    <w:p w14:paraId="718CE773" w14:textId="65725301" w:rsidR="00C33163" w:rsidRDefault="00C33163" w:rsidP="00C33163">
      <w:pPr>
        <w:pStyle w:val="ListParagraph"/>
        <w:numPr>
          <w:ilvl w:val="0"/>
          <w:numId w:val="5"/>
        </w:numPr>
      </w:pPr>
      <w:r>
        <w:t>Another study identified clusters like the first study in which the first cluster contained young men with a low prevalence of CV comorbidities however this study identified 5 clusters as opposed to 4 with gender also being a deciding factor in addition to cardiovascular risk factors a</w:t>
      </w:r>
      <w:r w:rsidR="00A7241F">
        <w:t>nd</w:t>
      </w:r>
      <w:r>
        <w:t xml:space="preserve"> comorbidities</w:t>
      </w:r>
      <w:r>
        <w:fldChar w:fldCharType="begin"/>
      </w:r>
      <w:r>
        <w:instrText xml:space="preserve"> ADDIN ZOTERO_ITEM CSL_CITATION {"citationID":"d0unrRIk","properties":{"formattedCitation":"(Saito {\\i{}et al.}, 2023)","plainCitation":"(Saito et al., 2023)","noteIndex":0},"citationItems":[{"id":44,"uris":["http://zotero.org/users/12157847/items/C6UGDRSV"],"itemData":{"id":44,"type":"article-journal","abstract":"Objectives Atrial fibrillation (AF) is a heterogeneous condition. We performed a cluster analysis in a cohort of patients with AF and assessed the prognostic implication of the identified cluster phenotypes.\nMethods We used two multicentre, prospective, observational registries of AF: the SAKURA AF registry (Real World Survey of Atrial Fibrillation Patients Treated with Warfarin and Non-vitamin K Antagonist Oral Anticoagulants) (n=3055, derivation cohort) and the RAFFINE registry (Registry of Japanese Patients with Atrial Fibrillation Focused on anticoagulant therapy in New Era) (n=3852, validation cohort). Cluster analysis was performed by the K-prototype method with 14 clinical variables. The endpoints were all-cause mortality and composite cardiovascular events.\nResults The analysis subclassified derivation cohort patients into five clusters. Cluster 1 (n=414, 13.6%) was characterised by younger men with a low prevalence of comorbidities; cluster 2 (n=1003, 32.8%) by a high prevalence of hypertension; cluster 3 (n=517, 16.9%) by older patients without hypertension; cluster 4 (n=652, 21.3%) by the oldest patients, who were mainly female and with a high prevalence of heart failure history; and cluster 5 (n=469, 15.3%) by older patients with high prevalence of diabetes and ischaemic heart disease. During follow-up, the risk of all-cause mortality and composite cardiovascular events increased across clusters (log-rank p&lt;0.001, p&lt;0.001). Similar results were found in the external validation cohort.\nConclusions Machine learning-based cluster analysis identified five different phenotypes of AF with unique clinical characteristics and different clinical outcomes. The use of these phenotypes may help identify high-risk patients with AF.","container-title":"Heart","DOI":"10.1136/heartjnl-2023-322447","ISSN":"1355-6037, 1468-201X","journalAbbreviation":"Heart","language":"en","license":"© Author(s) (or their employer(s)) 2023.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 Ltd and British Cardiovascular Society\nsection: Arrhythmias and sudden death\nPMID: 37263768","source":"heart.bmj.com","title":"Phenotyping of atrial fibrillation with cluster analysis and external validation","URL":"https://heart.bmj.com/content/early/2023/05/31/heartjnl-2023-322447","author":[{"family":"Saito","given":"Yuki"},{"family":"Omae","given":"Yuto"},{"family":"Nagashima","given":"Koichi"},{"family":"Miyauchi","given":"Katsumi"},{"family":"Nishizaki","given":"Yuji"},{"family":"Miyazaki","given":"Sakiko"},{"family":"Hayashi","given":"Hidemori"},{"family":"Nojiri","given":"Shuko"},{"family":"Daida","given":"Hiroyuki"},{"family":"Minamino","given":"Tohru"},{"family":"Okumura","given":"Yasuo"}],"accessed":{"date-parts":[["2023",8,12]]},"issued":{"date-parts":[["2023",6,1]]}}}],"schema":"https://github.com/citation-style-language/schema/raw/master/csl-citation.json"} </w:instrText>
      </w:r>
      <w:r>
        <w:fldChar w:fldCharType="separate"/>
      </w:r>
      <w:r w:rsidRPr="00891EA5">
        <w:rPr>
          <w:rFonts w:ascii="Calibri" w:hAnsi="Calibri" w:cs="Calibri"/>
          <w:kern w:val="0"/>
          <w:szCs w:val="24"/>
        </w:rPr>
        <w:t xml:space="preserve">(Saito </w:t>
      </w:r>
      <w:r w:rsidRPr="00891EA5">
        <w:rPr>
          <w:rFonts w:ascii="Calibri" w:hAnsi="Calibri" w:cs="Calibri"/>
          <w:i/>
          <w:iCs/>
          <w:kern w:val="0"/>
          <w:szCs w:val="24"/>
        </w:rPr>
        <w:t>et al.</w:t>
      </w:r>
      <w:r w:rsidRPr="00891EA5">
        <w:rPr>
          <w:rFonts w:ascii="Calibri" w:hAnsi="Calibri" w:cs="Calibri"/>
          <w:kern w:val="0"/>
          <w:szCs w:val="24"/>
        </w:rPr>
        <w:t>, 2023)</w:t>
      </w:r>
      <w:r>
        <w:fldChar w:fldCharType="end"/>
      </w:r>
      <w:r>
        <w:t>.</w:t>
      </w:r>
    </w:p>
    <w:p w14:paraId="45980C3B" w14:textId="34408275" w:rsidR="00C33163" w:rsidRDefault="00C33163" w:rsidP="00C33163">
      <w:pPr>
        <w:pStyle w:val="ListParagraph"/>
        <w:numPr>
          <w:ilvl w:val="0"/>
          <w:numId w:val="5"/>
        </w:numPr>
      </w:pPr>
      <w:r>
        <w:t xml:space="preserve">From looking at just two studies that share similarities and differences between their clusters </w:t>
      </w:r>
      <w:r w:rsidR="00A7241F">
        <w:t xml:space="preserve">we can see that </w:t>
      </w:r>
      <w:r>
        <w:t>AF is not a simple disease and can present itself in different ways among different patients and therefore require</w:t>
      </w:r>
      <w:r w:rsidR="00003CD0">
        <w:t>s</w:t>
      </w:r>
      <w:r>
        <w:t xml:space="preserve"> differing tailored treatment </w:t>
      </w:r>
      <w:r w:rsidR="00003CD0">
        <w:t>for</w:t>
      </w:r>
      <w:r>
        <w:t xml:space="preserve"> each type of patients. Clearly there is a need for a </w:t>
      </w:r>
      <w:r w:rsidR="00F87A8E">
        <w:t>new phenotype of AF</w:t>
      </w:r>
      <w:r>
        <w:t xml:space="preserve"> to be </w:t>
      </w:r>
      <w:r w:rsidR="00F87A8E">
        <w:t>identified</w:t>
      </w:r>
      <w:r>
        <w:t xml:space="preserve"> to provide a potential universal approach to treating AF with more specific approaches to treatment.</w:t>
      </w:r>
    </w:p>
    <w:p w14:paraId="13F3BA61" w14:textId="0F740D9C" w:rsidR="00084EA7" w:rsidRDefault="00C33163" w:rsidP="00676166">
      <w:pPr>
        <w:pStyle w:val="ListParagraph"/>
        <w:numPr>
          <w:ilvl w:val="0"/>
          <w:numId w:val="5"/>
        </w:numPr>
      </w:pPr>
      <w:r>
        <w:t>However, it is worth noting that different regions seem to have different defining factors that differentiate themselves from each other (</w:t>
      </w:r>
      <w:r w:rsidR="00C04718" w:rsidRPr="00C13457">
        <w:rPr>
          <w:rFonts w:ascii="Calibri" w:hAnsi="Calibri" w:cs="Calibri"/>
          <w:kern w:val="0"/>
          <w:szCs w:val="24"/>
        </w:rPr>
        <w:t xml:space="preserve">Vitolo </w:t>
      </w:r>
      <w:r w:rsidR="00C04718" w:rsidRPr="00C13457">
        <w:rPr>
          <w:rFonts w:ascii="Calibri" w:hAnsi="Calibri" w:cs="Calibri"/>
          <w:i/>
          <w:iCs/>
          <w:kern w:val="0"/>
          <w:szCs w:val="24"/>
        </w:rPr>
        <w:t>et al.</w:t>
      </w:r>
      <w:r w:rsidR="00C04718" w:rsidRPr="00C13457">
        <w:rPr>
          <w:rFonts w:ascii="Calibri" w:hAnsi="Calibri" w:cs="Calibri"/>
          <w:kern w:val="0"/>
          <w:szCs w:val="24"/>
        </w:rPr>
        <w:t>, 2021</w:t>
      </w:r>
      <w:r w:rsidR="00C04718">
        <w:rPr>
          <w:rFonts w:ascii="Calibri" w:hAnsi="Calibri" w:cs="Calibri"/>
          <w:kern w:val="0"/>
          <w:szCs w:val="24"/>
        </w:rPr>
        <w:t>)</w:t>
      </w:r>
      <w:r>
        <w:t>.</w:t>
      </w:r>
    </w:p>
    <w:p w14:paraId="7E822ED1" w14:textId="42A56228" w:rsidR="00C33163" w:rsidRDefault="006E5B28" w:rsidP="006E5B28">
      <w:pPr>
        <w:pStyle w:val="Heading1"/>
      </w:pPr>
      <w:r>
        <w:t>3. Deep learning and ECGs</w:t>
      </w:r>
    </w:p>
    <w:p w14:paraId="49067A56" w14:textId="60E0B701" w:rsidR="006E5B28" w:rsidRDefault="006E5B28" w:rsidP="006E5B28">
      <w:pPr>
        <w:pStyle w:val="Heading2"/>
      </w:pPr>
      <w:r>
        <w:t>3.1 What is deep learning.</w:t>
      </w:r>
    </w:p>
    <w:p w14:paraId="2FCF35F0" w14:textId="368E05D4" w:rsidR="006E5B28" w:rsidRDefault="006E5B28" w:rsidP="006E5B28">
      <w:pPr>
        <w:pStyle w:val="ListParagraph"/>
        <w:numPr>
          <w:ilvl w:val="0"/>
          <w:numId w:val="8"/>
        </w:numPr>
      </w:pPr>
      <w:r>
        <w:t>As researchers sometimes we are handed non-linear data</w:t>
      </w:r>
      <w:r w:rsidR="00394661">
        <w:t xml:space="preserve"> with many complex relationships and patters within it</w:t>
      </w:r>
      <w:r>
        <w:t xml:space="preserve"> as nature can be unpredictable and a simple linear regression will not help achieve suitable predictions based on the data being </w:t>
      </w:r>
      <w:r w:rsidR="008356EC">
        <w:t>inputted.</w:t>
      </w:r>
      <w:r>
        <w:t xml:space="preserve"> </w:t>
      </w:r>
    </w:p>
    <w:p w14:paraId="3B54FDCC" w14:textId="7B43F666" w:rsidR="006E5B28" w:rsidRDefault="006E5B28" w:rsidP="006E5B28">
      <w:pPr>
        <w:pStyle w:val="ListParagraph"/>
        <w:numPr>
          <w:ilvl w:val="0"/>
          <w:numId w:val="8"/>
        </w:numPr>
      </w:pPr>
      <w:r>
        <w:t xml:space="preserve">In light </w:t>
      </w:r>
      <w:r w:rsidR="00F17C02">
        <w:t xml:space="preserve">this complex </w:t>
      </w:r>
      <w:r w:rsidR="005D610B">
        <w:t>data, it</w:t>
      </w:r>
      <w:r>
        <w:t xml:space="preserve"> has been essential to devise </w:t>
      </w:r>
      <w:r w:rsidR="005D610B">
        <w:t>and</w:t>
      </w:r>
      <w:r>
        <w:t xml:space="preserve"> leverage new ways to deal with this </w:t>
      </w:r>
      <w:r w:rsidR="00747C18">
        <w:t>data,</w:t>
      </w:r>
      <w:r>
        <w:t xml:space="preserve"> this has come in the </w:t>
      </w:r>
      <w:r w:rsidR="005D610B">
        <w:t>form</w:t>
      </w:r>
      <w:r>
        <w:t xml:space="preserve"> of deep neural networks.</w:t>
      </w:r>
    </w:p>
    <w:p w14:paraId="46994B22" w14:textId="3BF62023" w:rsidR="006E5B28" w:rsidRDefault="006E5B28" w:rsidP="006E5B28">
      <w:pPr>
        <w:pStyle w:val="ListParagraph"/>
        <w:numPr>
          <w:ilvl w:val="0"/>
          <w:numId w:val="8"/>
        </w:numPr>
      </w:pPr>
      <w:r>
        <w:t>These networks are comprised of a input layer that first deals with the data , a hidden layer which adds to the true depth within the model and is comprised of multiple neurons and multiple layers which serve the purpose of detecting and processing the different patter</w:t>
      </w:r>
      <w:r w:rsidR="005D610B">
        <w:t>n</w:t>
      </w:r>
      <w:r>
        <w:t xml:space="preserve">s within the data and finally there is and output layer which provides the output required sometimes that can be a prediction like if a picture is </w:t>
      </w:r>
      <w:r w:rsidR="00472E0C">
        <w:t>an</w:t>
      </w:r>
      <w:r>
        <w:t xml:space="preserve"> animal or human or it can be a linear prediction of what something like</w:t>
      </w:r>
      <w:r w:rsidR="000A0348">
        <w:t xml:space="preserve"> forecasting what</w:t>
      </w:r>
      <w:r>
        <w:t xml:space="preserve"> the stock market may look like in the coming days. </w:t>
      </w:r>
    </w:p>
    <w:p w14:paraId="01E430E5" w14:textId="56935F78" w:rsidR="006E5B28" w:rsidRDefault="006E5B28" w:rsidP="006E5B28">
      <w:pPr>
        <w:pStyle w:val="ListParagraph"/>
        <w:numPr>
          <w:ilvl w:val="0"/>
          <w:numId w:val="8"/>
        </w:numPr>
      </w:pPr>
      <w:r>
        <w:t xml:space="preserve">Of course, like humans machines rarely get it right the first time and so usually these models are paired up with an optimizer function , these functions require a loss metric which can reflect the accuracy of a prediction like how many times a network identified the correct animal in a picture which allows the system  to adjust the parameters of the network accordingly by adjusting the weights associated with the neurons in the hopes that these new weights can help the model </w:t>
      </w:r>
      <w:r w:rsidR="00545F92">
        <w:t>reach</w:t>
      </w:r>
      <w:r>
        <w:t xml:space="preserve"> a more accurate output</w:t>
      </w:r>
      <w:r>
        <w:fldChar w:fldCharType="begin"/>
      </w:r>
      <w:r>
        <w:instrText xml:space="preserve"> ADDIN ZOTERO_ITEM CSL_CITATION {"citationID":"gl74W5ai","properties":{"formattedCitation":"(Alzubaidi {\\i{}et al.}, 2021)","plainCitation":"(Alzubaidi et al., 2021)","noteIndex":0},"citationItems":[{"id":47,"uris":["http://zotero.org/users/12157847/items/CDJABEHG"],"itemData":{"id":47,"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fldChar w:fldCharType="separate"/>
      </w:r>
      <w:r w:rsidRPr="0080055C">
        <w:rPr>
          <w:rFonts w:ascii="Calibri" w:hAnsi="Calibri" w:cs="Calibri"/>
          <w:kern w:val="0"/>
          <w:szCs w:val="24"/>
        </w:rPr>
        <w:t xml:space="preserve">(Alzubaidi </w:t>
      </w:r>
      <w:r w:rsidRPr="0080055C">
        <w:rPr>
          <w:rFonts w:ascii="Calibri" w:hAnsi="Calibri" w:cs="Calibri"/>
          <w:i/>
          <w:iCs/>
          <w:kern w:val="0"/>
          <w:szCs w:val="24"/>
        </w:rPr>
        <w:t>et al.</w:t>
      </w:r>
      <w:r w:rsidRPr="0080055C">
        <w:rPr>
          <w:rFonts w:ascii="Calibri" w:hAnsi="Calibri" w:cs="Calibri"/>
          <w:kern w:val="0"/>
          <w:szCs w:val="24"/>
        </w:rPr>
        <w:t>, 2021)</w:t>
      </w:r>
      <w:r>
        <w:fldChar w:fldCharType="end"/>
      </w:r>
      <w:r>
        <w:t xml:space="preserve">.  </w:t>
      </w:r>
    </w:p>
    <w:p w14:paraId="2A3476FE" w14:textId="3D6DD240" w:rsidR="006E5B28" w:rsidRDefault="006E5B28" w:rsidP="006E5B28">
      <w:pPr>
        <w:pStyle w:val="ListParagraph"/>
        <w:numPr>
          <w:ilvl w:val="0"/>
          <w:numId w:val="8"/>
        </w:numPr>
      </w:pPr>
      <w:r>
        <w:t xml:space="preserve">More specifically this problem is referred to as the gradient problem which reflects how much the parameters must change (whether decreasing or increasing) to minimize the cost </w:t>
      </w:r>
      <w:r w:rsidR="00ED5AB8">
        <w:t>function (</w:t>
      </w:r>
      <w:r w:rsidR="00F453C4">
        <w:t>the loss function)</w:t>
      </w:r>
      <w:r>
        <w:t xml:space="preserve">. Each neuron has a local gradient calculated by the chain rule which gives each neuron within ever layer a local gradient of its partial derivatives of the outputs relative to its input. Finally to optimize these local gradients an algorithm often called gradient descent, adjusts the weights and biases of neurons which are initialized randomly but then are iteratively changed with the sole purpose of minimizing the cost function </w:t>
      </w:r>
      <w:r>
        <w:fldChar w:fldCharType="begin"/>
      </w:r>
      <w:r>
        <w:instrText xml:space="preserve"> ADDIN ZOTERO_ITEM CSL_CITATION {"citationID":"NM0xbbKA","properties":{"formattedCitation":"(Kostadinov, 2019)","plainCitation":"(Kostadinov, 2019)","noteIndex":0},"citationItems":[{"id":50,"uris":["http://zotero.org/users/12157847/items/4YECUZP5"],"itemData":{"id":50,"type":"webpage","abstract":"Learn the nuts and bolts of a neural network’s most important ingredient","container-title":"Medium","language":"en","title":"Understanding Backpropagation Algorithm","URL":"https://towardsdatascience.com/understanding-backpropagation-algorithm-7bb3aa2f95fd","author":[{"family":"Kostadinov","given":"Simeon"}],"accessed":{"date-parts":[["2023",8,14]]},"issued":{"date-parts":[["2019",8,12]]}}}],"schema":"https://github.com/citation-style-language/schema/raw/master/csl-citation.json"} </w:instrText>
      </w:r>
      <w:r>
        <w:fldChar w:fldCharType="separate"/>
      </w:r>
      <w:r w:rsidRPr="00C22EA6">
        <w:rPr>
          <w:rFonts w:ascii="Calibri" w:hAnsi="Calibri" w:cs="Calibri"/>
        </w:rPr>
        <w:t>(Kostadinov, 2019)</w:t>
      </w:r>
      <w:r>
        <w:fldChar w:fldCharType="end"/>
      </w:r>
      <w:r>
        <w:t>.</w:t>
      </w:r>
    </w:p>
    <w:p w14:paraId="39C5B1C9" w14:textId="77777777" w:rsidR="006E5B28" w:rsidRDefault="006E5B28" w:rsidP="006E5B28">
      <w:pPr>
        <w:pStyle w:val="ListParagraph"/>
        <w:numPr>
          <w:ilvl w:val="0"/>
          <w:numId w:val="8"/>
        </w:numPr>
      </w:pPr>
      <w:r>
        <w:t>This algorithm also uses the learning rate, another pre-determined user defined number which decides how much influence the gradient has at each iteration, this number is normally kept small especially with large complex problems as to keep the model generalizable (can perform well on a new dataset) to a broad range of patterns across a large dataset</w:t>
      </w:r>
      <w:r>
        <w:fldChar w:fldCharType="begin"/>
      </w:r>
      <w:r>
        <w:instrText xml:space="preserve"> ADDIN ZOTERO_ITEM CSL_CITATION {"citationID":"ShDDI63e","properties":{"formattedCitation":"(Wilson and Martinez, 2001)","plainCitation":"(Wilson and Martinez, 2001)","noteIndex":0},"citationItems":[{"id":52,"uris":["http://zotero.org/users/12157847/items/RDLKMBQB"],"itemData":{"id":52,"type":"paper-conference","abstract":"In gradient descent learning algorithms such as error\nbackpropagation, the learning rate parameter can have a significant effect on generalization accuracy. In particular, decreasing the\nlearning rate below that which yields the fastest convergence can significantly improve generalization accuracy, especially on large, complex problems. The learning rate also directly affects training speed, but not necessarily in the way that many people expect. Many neural network practitioners currently attempt to use the largest learning rate that still allows for convergence, in order to improve training speed. However, a learning rate that is too large can be as slow as a learning rate that is too small, and a learning rate that is too large or too small can require orders of magnitude more training time than one that is in an appropriate range. The paper illustrates how the learning rate affects training speed and generalization accuracy, and thus gives guidelines on how to efficiently select a learning rate that maximizes generalization accuracy","DOI":"10.1109/IJCNN.2001.939002","ISBN":"978-0-7803-7044-9","page":"115-119 vol.1","source":"ResearchGate","title":"The need for small learning rates on large problems","volume":"1","author":[{"family":"Wilson","given":"D."},{"family":"Martinez","given":"Tony"}],"issued":{"date-parts":[["2001",2,1]]}}}],"schema":"https://github.com/citation-style-language/schema/raw/master/csl-citation.json"} </w:instrText>
      </w:r>
      <w:r>
        <w:fldChar w:fldCharType="separate"/>
      </w:r>
      <w:r w:rsidRPr="00C22EA6">
        <w:rPr>
          <w:rFonts w:ascii="Calibri" w:hAnsi="Calibri" w:cs="Calibri"/>
        </w:rPr>
        <w:t>(Wilson and Martinez, 2001)</w:t>
      </w:r>
      <w:r>
        <w:fldChar w:fldCharType="end"/>
      </w:r>
      <w:r>
        <w:t>.</w:t>
      </w:r>
    </w:p>
    <w:p w14:paraId="70424FBF" w14:textId="35042BEF" w:rsidR="006E5B28" w:rsidRDefault="006E5B28" w:rsidP="006E5B28">
      <w:pPr>
        <w:pStyle w:val="ListParagraph"/>
        <w:numPr>
          <w:ilvl w:val="0"/>
          <w:numId w:val="8"/>
        </w:numPr>
      </w:pPr>
      <w:r>
        <w:lastRenderedPageBreak/>
        <w:t xml:space="preserve"> This iterative cost which minimizes the training process is referred to as </w:t>
      </w:r>
      <w:r w:rsidR="00EF5865">
        <w:t>epochs,</w:t>
      </w:r>
      <w:r>
        <w:t xml:space="preserve"> the amount of iteration through the dataset(epochs) can also be </w:t>
      </w:r>
      <w:r w:rsidR="007A20AA">
        <w:t>chosen. Method</w:t>
      </w:r>
      <w:r>
        <w:t xml:space="preserve"> like early stopping will be used to make sure the model is optimized sufficiently. </w:t>
      </w:r>
      <w:r w:rsidR="00254CA7">
        <w:t>Usually,</w:t>
      </w:r>
      <w:r>
        <w:t xml:space="preserve"> model users will have a training data to train the </w:t>
      </w:r>
      <w:r w:rsidR="008356EC">
        <w:t>model,</w:t>
      </w:r>
      <w:r>
        <w:t xml:space="preserve"> a small segment of data as validation and a final section to really test the effectiveness of the model called the test dataset. In early stopping the model is trained on the training data but is stopped when the loss function of validation data stops improving over a certain number of epochs this will make sure that the model is trained on the data but is also generalizable on new data by preventing the model from overfitting to the training data set</w:t>
      </w:r>
      <w:r>
        <w:fldChar w:fldCharType="begin"/>
      </w:r>
      <w:r>
        <w:instrText xml:space="preserve"> ADDIN ZOTERO_ITEM CSL_CITATION {"citationID":"ypi74OEu","properties":{"formattedCitation":"(Bai {\\i{}et al.}, 2021)","plainCitation":"(Bai et al., 2021)","noteIndex":0},"citationItems":[{"id":55,"uris":["http://zotero.org/users/12157847/items/ZCY3NVPB"],"itemData":{"id":55,"type":"article","abstract":"The memorization effect of deep neural network (DNN) plays a pivotal role in many state-of-the-art label-noise learning methods. To exploit this property, the early stopping trick, which stops the optimization at the early stage of training, is usually adopted. Current methods generally decide the early stopping point by considering a DNN as a whole. However, a DNN can be considered as a composition of a series of layers, and we find that the latter layers in a DNN are much more sensitive to label noise, while their former counterparts are quite robust. Therefore, selecting a stopping point for the whole network may make different DNN layers antagonistically affected each other, thus degrading the final performance. In this paper, we propose to separate a DNN into different parts and progressively train them to address this problem. Instead of the early stopping, which trains a whole DNN all at once, we initially train former DNN layers by optimizing the DNN with a relatively large number of epochs. During training, we progressively train the latter DNN layers by using a smaller number of epochs with the preceding layers fixed to counteract the impact of noisy labels. We term the proposed method as progressive early stopping (PES). Despite its simplicity, compared with the early stopping, PES can help to obtain more promising and stable results. Furthermore, by combining PES with existing approaches on noisy label training, we achieve state-of-the-art performance on image classification benchmarks.","DOI":"10.48550/arXiv.2106.15853","note":"arXiv:2106.15853 [cs]","number":"arXiv:2106.15853","publisher":"arXiv","source":"arXiv.org","title":"Understanding and Improving Early Stopping for Learning with Noisy Labels","URL":"http://arxiv.org/abs/2106.15853","author":[{"family":"Bai","given":"Yingbin"},{"family":"Yang","given":"Erkun"},{"family":"Han","given":"Bo"},{"family":"Yang","given":"Yanhua"},{"family":"Li","given":"Jiatong"},{"family":"Mao","given":"Yinian"},{"family":"Niu","given":"Gang"},{"family":"Liu","given":"Tongliang"}],"accessed":{"date-parts":[["2023",8,14]]},"issued":{"date-parts":[["2021",12,26]]}}}],"schema":"https://github.com/citation-style-language/schema/raw/master/csl-citation.json"} </w:instrText>
      </w:r>
      <w:r>
        <w:fldChar w:fldCharType="separate"/>
      </w:r>
      <w:r w:rsidRPr="00CB008E">
        <w:rPr>
          <w:rFonts w:ascii="Calibri" w:hAnsi="Calibri" w:cs="Calibri"/>
          <w:kern w:val="0"/>
          <w:szCs w:val="24"/>
        </w:rPr>
        <w:t xml:space="preserve">(Bai </w:t>
      </w:r>
      <w:r w:rsidRPr="00CB008E">
        <w:rPr>
          <w:rFonts w:ascii="Calibri" w:hAnsi="Calibri" w:cs="Calibri"/>
          <w:i/>
          <w:iCs/>
          <w:kern w:val="0"/>
          <w:szCs w:val="24"/>
        </w:rPr>
        <w:t>et al.</w:t>
      </w:r>
      <w:r w:rsidRPr="00CB008E">
        <w:rPr>
          <w:rFonts w:ascii="Calibri" w:hAnsi="Calibri" w:cs="Calibri"/>
          <w:kern w:val="0"/>
          <w:szCs w:val="24"/>
        </w:rPr>
        <w:t>, 2021)</w:t>
      </w:r>
      <w:r>
        <w:fldChar w:fldCharType="end"/>
      </w:r>
      <w:r>
        <w:t>.</w:t>
      </w:r>
    </w:p>
    <w:p w14:paraId="605D88C6" w14:textId="363AFFC2" w:rsidR="006E5B28" w:rsidRDefault="00550507" w:rsidP="00550507">
      <w:pPr>
        <w:pStyle w:val="Heading2"/>
      </w:pPr>
      <w:r>
        <w:t>3.2 CNNs and autoencoders</w:t>
      </w:r>
    </w:p>
    <w:p w14:paraId="055DD981" w14:textId="77777777" w:rsidR="00550507" w:rsidRDefault="00550507" w:rsidP="00550507">
      <w:r>
        <w:t>What is a CNN?</w:t>
      </w:r>
    </w:p>
    <w:p w14:paraId="7C6DE6DA" w14:textId="4A8F50EA" w:rsidR="00550507" w:rsidRDefault="00550507" w:rsidP="00550507">
      <w:pPr>
        <w:pStyle w:val="ListParagraph"/>
        <w:numPr>
          <w:ilvl w:val="0"/>
          <w:numId w:val="9"/>
        </w:numPr>
      </w:pPr>
      <w:r>
        <w:t xml:space="preserve">The benefit of deep neural network is that they can be modified to more specialised tasks. CNN are convolutional neural networks that contain convolutional layers within them. These layers </w:t>
      </w:r>
      <w:r w:rsidR="008A7229">
        <w:t>can</w:t>
      </w:r>
      <w:r>
        <w:t xml:space="preserve"> function more efficiently than normal dense layers as they are able to capture a spatial relationship in the data which in the case of </w:t>
      </w:r>
      <w:r w:rsidR="00B40DD2">
        <w:t>ECGs is</w:t>
      </w:r>
      <w:r>
        <w:t xml:space="preserve"> a temporal relationship</w:t>
      </w:r>
      <w:r w:rsidR="00115B6C">
        <w:t>.</w:t>
      </w:r>
    </w:p>
    <w:p w14:paraId="1F3E33DB" w14:textId="1D80D2EC" w:rsidR="00550507" w:rsidRDefault="00550507" w:rsidP="00550507">
      <w:pPr>
        <w:pStyle w:val="ListParagraph"/>
        <w:numPr>
          <w:ilvl w:val="0"/>
          <w:numId w:val="9"/>
        </w:numPr>
      </w:pPr>
      <w:r>
        <w:t>Usually, the convolutional layers are 2D and therefore a</w:t>
      </w:r>
      <w:r w:rsidR="008A7229">
        <w:t>re</w:t>
      </w:r>
      <w:r>
        <w:t xml:space="preserve"> specialised for computer vision tasks like identifying what time of day a photo is taken </w:t>
      </w:r>
      <w:r w:rsidR="00664C5F">
        <w:t>in,</w:t>
      </w:r>
      <w:r>
        <w:t xml:space="preserve"> in which a photo has two dimensions height and width. However, when we deal with ECGs, especially when they are digitally recorded, we then are dealing with a single dimension across time.</w:t>
      </w:r>
    </w:p>
    <w:p w14:paraId="3058195F" w14:textId="033AD3B6" w:rsidR="00550507" w:rsidRDefault="00EE6271" w:rsidP="00550507">
      <w:pPr>
        <w:pStyle w:val="ListParagraph"/>
        <w:numPr>
          <w:ilvl w:val="0"/>
          <w:numId w:val="9"/>
        </w:numPr>
      </w:pPr>
      <w:r>
        <w:t>Previously,</w:t>
      </w:r>
      <w:r w:rsidR="00664C5F">
        <w:t xml:space="preserve"> if you had a 1d </w:t>
      </w:r>
      <w:proofErr w:type="gramStart"/>
      <w:r w:rsidR="00664C5F">
        <w:t>array ,</w:t>
      </w:r>
      <w:r w:rsidR="00550507">
        <w:t>it</w:t>
      </w:r>
      <w:proofErr w:type="gramEnd"/>
      <w:r w:rsidR="00550507">
        <w:t xml:space="preserve"> was required to transform the data into two dimensions </w:t>
      </w:r>
      <w:r w:rsidR="00664C5F">
        <w:t>t</w:t>
      </w:r>
      <w:r w:rsidR="00550507">
        <w:t>hen to fit 2D Convolutional layers however this created issues in requiring a large data set, the model dealing with overfitting and being less efficient overall. 1D convolutional networks served to purpose of requiring no such preprocessing you can just put your raw 1d signal</w:t>
      </w:r>
      <w:r w:rsidR="005F6917">
        <w:t xml:space="preserve"> in</w:t>
      </w:r>
      <w:r w:rsidR="00550507">
        <w:t xml:space="preserve"> and have feature</w:t>
      </w:r>
      <w:r w:rsidR="005F6917">
        <w:t>s</w:t>
      </w:r>
      <w:r w:rsidR="00550507">
        <w:t xml:space="preserve"> automatically extracted for the purpose of things like classification. Instead of 2d matrices that are created by 2d CONV layers 1D Conv layers produce an output </w:t>
      </w:r>
      <w:r w:rsidR="003E7F98">
        <w:t>of</w:t>
      </w:r>
      <w:r w:rsidR="00550507">
        <w:t xml:space="preserve"> 1d convolutional sequence that represent a weighted sum</w:t>
      </w:r>
      <w:r w:rsidR="003E7F98">
        <w:t xml:space="preserve"> of</w:t>
      </w:r>
      <w:r w:rsidR="00550507">
        <w:t xml:space="preserve"> two 1D arrays. </w:t>
      </w:r>
      <w:r w:rsidR="004F09E7">
        <w:t>Not dealing with 2d matrices allows us to have</w:t>
      </w:r>
      <w:r w:rsidR="00C45E45">
        <w:t xml:space="preserve"> more</w:t>
      </w:r>
      <w:r w:rsidR="00550507">
        <w:t xml:space="preserve"> efficient back propagation process and therefore have an efficient way of extracting and analysing features from a raw 1d signal like an ECG </w:t>
      </w:r>
      <w:r w:rsidR="00550507">
        <w:fldChar w:fldCharType="begin"/>
      </w:r>
      <w:r w:rsidR="00550507">
        <w:instrText xml:space="preserve"> ADDIN ZOTERO_ITEM CSL_CITATION {"citationID":"dCckfm85","properties":{"formattedCitation":"(Kiranyaz {\\i{}et al.}, 2019)","plainCitation":"(Kiranyaz et al., 2019)","noteIndex":0},"citationItems":[{"id":59,"uris":["http://zotero.org/users/12157847/items/EJKMPFBK"],"itemData":{"id":59,"type":"paper-conference","abstract":"1D Convolutional Neural Networks (CNNs) have recently become the state-of-the-art technique for crucial signal processing applications such as patient-specific ECG classification, structural health monitoring, anomaly detection in power electronics circuitry and motor-fault detection. This is an expected outcome as there are numerous advantages of using an adaptive and compact 1D CNN instead of a conventional (2D) deep counterparts. First of all, compact 1D CNNs can be efficiently trained with a limited dataset of 1D signals while the 2D deep CNNs, besides requiring 1D to 2D data transformation, usually need datasets with massive size, e.g., in the \"Big Data\" scale in order to prevent the well-known \"overfitting\" problem. 1D CNNs can directly be applied to the raw signal (e.g., current, voltage, vibration, etc.) without requiring any pre- or post-processing such as feature extraction, selection, dimension reduction, denoising, etc. Furthermore, due to the simple and compact configuration of such adaptive 1D CNNs that perform only linear 1D convolutions (scalar multiplications and additions), a real-time and low-cost hardware implementation is feasible. This paper reviews the major signal processing applications of compact 1D CNNs with a brief theoretical background. We will present their state-of-the-art performances and conclude with focusing on some major properties.","container-title":"ICASSP 2019 - 2019 IEEE International Conference on Acoustics, Speech and Signal Processing (ICASSP)","DOI":"10.1109/ICASSP.2019.8682194","event-title":"ICASSP 2019 - 2019 IEEE International Conference on Acoustics, Speech and Signal Processing (ICASSP)","note":"ISSN: 2379-190X","page":"8360-8364","source":"IEEE Xplore","title":"1-D Convolutional Neural Networks for Signal Processing Applications","author":[{"family":"Kiranyaz","given":"Serkan"},{"family":"Ince","given":"Turker"},{"family":"Abdeljaber","given":"Osama"},{"family":"Avci","given":"Onur"},{"family":"Gabbouj","given":"Moncef"}],"issued":{"date-parts":[["2019",5]]}}}],"schema":"https://github.com/citation-style-language/schema/raw/master/csl-citation.json"} </w:instrText>
      </w:r>
      <w:r w:rsidR="00550507">
        <w:fldChar w:fldCharType="separate"/>
      </w:r>
      <w:r w:rsidR="00550507" w:rsidRPr="00625D9C">
        <w:rPr>
          <w:rFonts w:ascii="Calibri" w:hAnsi="Calibri" w:cs="Calibri"/>
          <w:kern w:val="0"/>
          <w:szCs w:val="24"/>
        </w:rPr>
        <w:t xml:space="preserve">(Kiranyaz </w:t>
      </w:r>
      <w:r w:rsidR="00550507" w:rsidRPr="00625D9C">
        <w:rPr>
          <w:rFonts w:ascii="Calibri" w:hAnsi="Calibri" w:cs="Calibri"/>
          <w:i/>
          <w:iCs/>
          <w:kern w:val="0"/>
          <w:szCs w:val="24"/>
        </w:rPr>
        <w:t>et al.</w:t>
      </w:r>
      <w:r w:rsidR="00550507" w:rsidRPr="00625D9C">
        <w:rPr>
          <w:rFonts w:ascii="Calibri" w:hAnsi="Calibri" w:cs="Calibri"/>
          <w:kern w:val="0"/>
          <w:szCs w:val="24"/>
        </w:rPr>
        <w:t>, 2019)</w:t>
      </w:r>
      <w:r w:rsidR="00550507">
        <w:fldChar w:fldCharType="end"/>
      </w:r>
      <w:r w:rsidR="00550507">
        <w:t>.</w:t>
      </w:r>
    </w:p>
    <w:p w14:paraId="3ED22FEC" w14:textId="77777777" w:rsidR="00550507" w:rsidRDefault="00550507" w:rsidP="00550507">
      <w:pPr>
        <w:pStyle w:val="ListParagraph"/>
        <w:numPr>
          <w:ilvl w:val="0"/>
          <w:numId w:val="9"/>
        </w:numPr>
      </w:pPr>
      <w:r>
        <w:t>Using 1D CNN has shown a lot of promise with detecting atrial fibrillation, there have been CNN models that have been tested on MIT-BIH atrial fibrillation database and have achieved over 97% in sensitivity and specificity when classifying signals into normal. Atrial fibrillation , atrial flutter and AV junctional rhythm</w:t>
      </w:r>
      <w:r>
        <w:fldChar w:fldCharType="begin"/>
      </w:r>
      <w:r>
        <w:instrText xml:space="preserve"> ADDIN ZOTERO_ITEM CSL_CITATION {"citationID":"d26GHjjy","properties":{"formattedCitation":"(Petmezas {\\i{}et al.}, 2021)","plainCitation":"(Petmezas et al., 2021)","noteIndex":0},"citationItems":[{"id":61,"uris":["http://zotero.org/users/12157847/items/622THTUI"],"itemData":{"id":61,"type":"article-journal","abstract":"Atrial fibrillation is a heart arrhythmia strongly associated with other heart-related complications that can increase the risk of strokes and heart failure. Manual electrocardiogram (ECG) interpretation for its diagnosis is tedious, time-consuming, requires high expertise, and suffers from inter- and intra-observer variability. Deep learning techniques could be exploited in order for robust arrhythmia detection models to be designed. In this paper, we propose a novel hybrid neural model utilizing focal loss, an improved version of cross-entropy loss, to deal with training data imbalance. ECG features initially extracted via a Convolutional Neural Network (CNN) are input to a Long Short-Term Memory (LSTM) model for temporal dynamics memorization and thus, more accurate classification into the four ECG rhythm types, namely normal (N), atrial fibrillation (AFIB), atrial flutter (AFL) and AV junctional rhythm (J). The model was trained on the MIT-BIH Atrial Fibrillation Database and achieved a sensitivity of 97.87%, and specificity of 99.29% using a ten-fold cross-validation strategy. The proposed model can aid clinicians to detect common atrial fibrillation in real-time on routine screening ECG.","container-title":"Biomedical Signal Processing and Control","DOI":"10.1016/j.bspc.2020.102194","ISSN":"1746-8094","journalAbbreviation":"Biomedical Signal Processing and Control","page":"102194","source":"ScienceDirect","title":"Automated Atrial Fibrillation Detection using a Hybrid CNN-LSTM Network on Imbalanced ECG Datasets","volume":"63","author":[{"family":"Petmezas","given":"Georgios"},{"family":"Haris","given":"Kostas"},{"family":"Stefanopoulos","given":"Leandros"},{"family":"Kilintzis","given":"Vassilis"},{"family":"Tzavelis","given":"Andreas"},{"family":"Rogers","given":"John A"},{"family":"Katsaggelos","given":"Aggelos K"},{"family":"Maglaveras","given":"Nicos"}],"issued":{"date-parts":[["2021",1,1]]}}}],"schema":"https://github.com/citation-style-language/schema/raw/master/csl-citation.json"} </w:instrText>
      </w:r>
      <w:r>
        <w:fldChar w:fldCharType="separate"/>
      </w:r>
      <w:r w:rsidRPr="0058449D">
        <w:rPr>
          <w:rFonts w:ascii="Calibri" w:hAnsi="Calibri" w:cs="Calibri"/>
          <w:kern w:val="0"/>
          <w:szCs w:val="24"/>
        </w:rPr>
        <w:t>(</w:t>
      </w:r>
      <w:proofErr w:type="spellStart"/>
      <w:r w:rsidRPr="0058449D">
        <w:rPr>
          <w:rFonts w:ascii="Calibri" w:hAnsi="Calibri" w:cs="Calibri"/>
          <w:kern w:val="0"/>
          <w:szCs w:val="24"/>
        </w:rPr>
        <w:t>Petmezas</w:t>
      </w:r>
      <w:proofErr w:type="spellEnd"/>
      <w:r w:rsidRPr="0058449D">
        <w:rPr>
          <w:rFonts w:ascii="Calibri" w:hAnsi="Calibri" w:cs="Calibri"/>
          <w:kern w:val="0"/>
          <w:szCs w:val="24"/>
        </w:rPr>
        <w:t xml:space="preserve"> </w:t>
      </w:r>
      <w:r w:rsidRPr="0058449D">
        <w:rPr>
          <w:rFonts w:ascii="Calibri" w:hAnsi="Calibri" w:cs="Calibri"/>
          <w:i/>
          <w:iCs/>
          <w:kern w:val="0"/>
          <w:szCs w:val="24"/>
        </w:rPr>
        <w:t>et al.</w:t>
      </w:r>
      <w:r w:rsidRPr="0058449D">
        <w:rPr>
          <w:rFonts w:ascii="Calibri" w:hAnsi="Calibri" w:cs="Calibri"/>
          <w:kern w:val="0"/>
          <w:szCs w:val="24"/>
        </w:rPr>
        <w:t>, 2021)</w:t>
      </w:r>
      <w:r>
        <w:fldChar w:fldCharType="end"/>
      </w:r>
      <w:r>
        <w:t>.</w:t>
      </w:r>
    </w:p>
    <w:p w14:paraId="2085457B" w14:textId="77777777" w:rsidR="00550507" w:rsidRDefault="00550507" w:rsidP="00550507">
      <w:r>
        <w:t>What is an autoencoder?</w:t>
      </w:r>
    </w:p>
    <w:p w14:paraId="33C743DF" w14:textId="2C6CFF89" w:rsidR="00550507" w:rsidRDefault="00550507" w:rsidP="00550507">
      <w:pPr>
        <w:pStyle w:val="ListParagraph"/>
        <w:numPr>
          <w:ilvl w:val="0"/>
          <w:numId w:val="10"/>
        </w:numPr>
      </w:pPr>
      <w:r w:rsidRPr="00673806">
        <w:t>An autoencoder still utilizes the C</w:t>
      </w:r>
      <w:r>
        <w:t xml:space="preserve">NN architecture but in a different way. The model architecture consists of an encoder, a decoder and in the middle </w:t>
      </w:r>
      <w:r w:rsidR="00061208">
        <w:t>is</w:t>
      </w:r>
      <w:r>
        <w:t xml:space="preserve"> a latent space. The encoder, aided by convolutional layers can act to dilute the input into lower dimensionality which makes up the latent space. Essentially it is</w:t>
      </w:r>
      <w:r w:rsidR="00061208">
        <w:t xml:space="preserve"> a</w:t>
      </w:r>
      <w:r>
        <w:t xml:space="preserve"> dimensionality reduction into a latent space, however with this method unlike </w:t>
      </w:r>
      <w:r w:rsidR="00061208">
        <w:t>principal</w:t>
      </w:r>
      <w:r>
        <w:t xml:space="preserve"> component analysis (PCA) we can use non-linear transformation (due to using CNN architecture) to capture more complex and intricate relationships between the data as we reduce to a smaller</w:t>
      </w:r>
      <w:r w:rsidR="0095487E">
        <w:t xml:space="preserve"> set of</w:t>
      </w:r>
      <w:r>
        <w:t xml:space="preserve"> dimensions. The decoder then works to reconstruct this signal and the loss function</w:t>
      </w:r>
      <w:r w:rsidR="00711F5F">
        <w:t xml:space="preserve"> ( mean absolute error)</w:t>
      </w:r>
      <w:r>
        <w:t xml:space="preserve"> is  based on the models ability to reconstruct the signal as accurately as possible in which </w:t>
      </w:r>
      <w:r>
        <w:lastRenderedPageBreak/>
        <w:t>backpropagation is also used the adjust the networks parameter to provide the most accurate reconstructed signal that is possible</w:t>
      </w:r>
      <w:r>
        <w:fldChar w:fldCharType="begin"/>
      </w:r>
      <w:r>
        <w:instrText xml:space="preserve"> ADDIN ZOTERO_ITEM CSL_CITATION {"citationID":"MeoB4rbE","properties":{"formattedCitation":"(Bank, Koenigstein and Giryes, 2021)","plainCitation":"(Bank, Koenigstein and Giryes, 2021)","noteIndex":0},"citationItems":[{"id":64,"uris":["http://zotero.org/users/12157847/items/2N8M7F42"],"itemData":{"id":64,"type":"article","abstract":"An autoencoder is a specific type of a neural network, which is mainly designed to encode the input into a compressed and meaningful representation, and then decode it back such that the reconstructed input is similar as possible to the original one. This chapter surveys the different types of autoencoders that are mainly used today. It also describes various applications and use-cases of autoencoders.","DOI":"10.48550/arXiv.2003.05991","note":"arXiv:2003.05991 [cs, stat]","number":"arXiv:2003.05991","publisher":"arXiv","source":"arXiv.org","title":"Autoencoders","URL":"http://arxiv.org/abs/2003.05991","author":[{"family":"Bank","given":"Dor"},{"family":"Koenigstein","given":"Noam"},{"family":"Giryes","given":"Raja"}],"accessed":{"date-parts":[["2023",8,15]]},"issued":{"date-parts":[["2021",4,3]]}}}],"schema":"https://github.com/citation-style-language/schema/raw/master/csl-citation.json"} </w:instrText>
      </w:r>
      <w:r>
        <w:fldChar w:fldCharType="separate"/>
      </w:r>
      <w:r w:rsidRPr="005D1157">
        <w:rPr>
          <w:rFonts w:ascii="Calibri" w:hAnsi="Calibri" w:cs="Calibri"/>
        </w:rPr>
        <w:t>(Bank, Koenigstein and Giryes, 2021)</w:t>
      </w:r>
      <w:r>
        <w:fldChar w:fldCharType="end"/>
      </w:r>
      <w:r>
        <w:t>.</w:t>
      </w:r>
    </w:p>
    <w:p w14:paraId="7E8380B9" w14:textId="77777777" w:rsidR="00550507" w:rsidRPr="00673806" w:rsidRDefault="00550507" w:rsidP="00550507">
      <w:pPr>
        <w:pStyle w:val="ListParagraph"/>
        <w:numPr>
          <w:ilvl w:val="0"/>
          <w:numId w:val="10"/>
        </w:numPr>
      </w:pPr>
      <w:r>
        <w:t>The promise of this model is that it can provide a more intricate set of features that can be clustered on or used for classification purposes in which researchers have regressed on these features to output classification based on the high-level features extracted from the autoencoder rather than the input itself. Researcher have shown promising success in classifying types arrhythmias, in which researcher have achieved 97% accuracy classifying 6 version of arrhythmia including :</w:t>
      </w:r>
      <w:r w:rsidRPr="003C2ABC">
        <w:t xml:space="preserve"> normal  sinus beat, atrial fibrillation , ventricular bigeminy , pacing beat , atrial flutter , sinus brady cardia</w:t>
      </w:r>
      <w:r>
        <w:fldChar w:fldCharType="begin"/>
      </w:r>
      <w:r>
        <w:instrText xml:space="preserve"> ADDIN ZOTERO_ITEM CSL_CITATION {"citationID":"zy5LobLN","properties":{"formattedCitation":"(Ramkumar {\\i{}et al.}, 2022)","plainCitation":"(Ramkumar et al., 2022)","noteIndex":0},"citationItems":[{"id":68,"uris":["http://zotero.org/users/12157847/items/KJYCNR5L"],"itemData":{"id":68,"type":"article-journal","abstract":"In this manuscript, the combination of Auto- Encoder and Bidirectional long short-term memory (AE-biLSTM) for automated arrhythmia classification is proposed to automatically classify the six kinds of Electrocardiogram (ECG) signals with low cost. Initially, the input Electrocardiogram signals are pre-processed by Dual tree complex wavelet transform (DTCWT) for removing the baseline. The pre-processed ECG signals are given to the combined network of AE-biLSTM. The proposed AE-biLSTM method contains an encoder that extracts higher level feature from the Electro cardiogram arrhythmias signals using bidirectional long short- term memory (biLSTM) network, then a decoder output reconstruct Electro cardiogram arrhythmias signals from higher level features using biLSTM network. Finally, the proposed method accurately classifies the 6 heartbeats types, such as normal (N) sinus beat, atrial fibrillation (AFIB), ventricular bigeminy (B), pacing beat (P), atrial flutter (AFL), sinus brady cardia (SBR). The simulating process is activated in MATLAB. Lastly, the AE-biLSTM method utilize 2 extra databases: (i) new N beat (ii) AFIB beat, which is self-determining of the network’s training database. The proposed model attains the better performance of 97.15 % accuracy, 98.33% positive predictive value, 99.43% sensitivity, 96.22% specificity compared to the existing methods, such as Automated arrhythmia classification based convolutional neural networks with long short-term memory networks (CNN-LSTM), and automated arrhythmia classification based deep code features with long short-term memory networks (DCF-LSTM) respectively.","container-title":"Biomedical Signal Processing and Control","DOI":"10.1016/j.bspc.2022.103826","ISSN":"1746-8094","journalAbbreviation":"Biomedical Signal Processing and Control","page":"103826","source":"ScienceDirect","title":"Auto-encoder and bidirectional long short-term memory based automated arrhythmia classification for ECG signal","volume":"77","author":[{"family":"Ramkumar","given":"M."},{"family":"Sarath Kumar","given":"R."},{"family":"Manjunathan","given":"A."},{"family":"Mathankumar","given":"M."},{"family":"Pauliah","given":"Jenopaul"}],"issued":{"date-parts":[["2022",8,1]]}}}],"schema":"https://github.com/citation-style-language/schema/raw/master/csl-citation.json"} </w:instrText>
      </w:r>
      <w:r>
        <w:fldChar w:fldCharType="separate"/>
      </w:r>
      <w:r w:rsidRPr="003C2ABC">
        <w:rPr>
          <w:rFonts w:ascii="Calibri" w:hAnsi="Calibri" w:cs="Calibri"/>
          <w:kern w:val="0"/>
          <w:szCs w:val="24"/>
        </w:rPr>
        <w:t xml:space="preserve">(Ramkumar </w:t>
      </w:r>
      <w:r w:rsidRPr="003C2ABC">
        <w:rPr>
          <w:rFonts w:ascii="Calibri" w:hAnsi="Calibri" w:cs="Calibri"/>
          <w:i/>
          <w:iCs/>
          <w:kern w:val="0"/>
          <w:szCs w:val="24"/>
        </w:rPr>
        <w:t>et al.</w:t>
      </w:r>
      <w:r w:rsidRPr="003C2ABC">
        <w:rPr>
          <w:rFonts w:ascii="Calibri" w:hAnsi="Calibri" w:cs="Calibri"/>
          <w:kern w:val="0"/>
          <w:szCs w:val="24"/>
        </w:rPr>
        <w:t>, 2022)</w:t>
      </w:r>
      <w:r>
        <w:fldChar w:fldCharType="end"/>
      </w:r>
    </w:p>
    <w:p w14:paraId="4D77109B" w14:textId="7B5D4AA6" w:rsidR="00E810E8" w:rsidRDefault="00E810E8" w:rsidP="00E810E8">
      <w:pPr>
        <w:pStyle w:val="Heading1"/>
      </w:pPr>
      <w:r>
        <w:t>4.</w:t>
      </w:r>
      <w:r w:rsidRPr="00FA6640">
        <w:t xml:space="preserve">What is missing and what we can do about </w:t>
      </w:r>
      <w:proofErr w:type="gramStart"/>
      <w:r w:rsidRPr="00FA6640">
        <w:t>it</w:t>
      </w:r>
      <w:r w:rsidR="002C64A8">
        <w:t>(</w:t>
      </w:r>
      <w:proofErr w:type="gramEnd"/>
      <w:r w:rsidR="002C64A8">
        <w:t>Research aims)</w:t>
      </w:r>
      <w:r>
        <w:t>?</w:t>
      </w:r>
    </w:p>
    <w:p w14:paraId="6C1B640B" w14:textId="5B06DCB7" w:rsidR="00F341C1" w:rsidRDefault="003A6CDD" w:rsidP="00DE2A4B">
      <w:pPr>
        <w:pStyle w:val="ListParagraph"/>
        <w:numPr>
          <w:ilvl w:val="0"/>
          <w:numId w:val="11"/>
        </w:numPr>
      </w:pPr>
      <w:r>
        <w:t xml:space="preserve">relevant to </w:t>
      </w:r>
      <w:r w:rsidR="00F448D5">
        <w:t xml:space="preserve">reconstruction morphologies within the intracardiac </w:t>
      </w:r>
      <w:r w:rsidR="00290FCD">
        <w:t>rhythm</w:t>
      </w:r>
      <w:r w:rsidR="00F448D5">
        <w:t>.</w:t>
      </w:r>
      <w:r w:rsidR="00290FCD">
        <w:t xml:space="preserve"> </w:t>
      </w:r>
      <w:r w:rsidR="00260301">
        <w:t xml:space="preserve">This will </w:t>
      </w:r>
      <w:r w:rsidR="00CB1026">
        <w:t>lead</w:t>
      </w:r>
      <w:r w:rsidR="00260301">
        <w:t xml:space="preserve"> in</w:t>
      </w:r>
      <w:r w:rsidR="00CB1026">
        <w:t>to</w:t>
      </w:r>
      <w:r w:rsidR="00260301">
        <w:t xml:space="preserve"> our secondary objective </w:t>
      </w:r>
      <w:r w:rsidR="00CB1026">
        <w:t xml:space="preserve">which is to evaluate clustering methods upon </w:t>
      </w:r>
      <w:proofErr w:type="gramStart"/>
      <w:r w:rsidR="00CB1026">
        <w:t>these feature</w:t>
      </w:r>
      <w:proofErr w:type="gramEnd"/>
      <w:r w:rsidR="00CB1026">
        <w:t xml:space="preserve"> </w:t>
      </w:r>
      <w:r w:rsidR="001B136D">
        <w:t xml:space="preserve">and to </w:t>
      </w:r>
      <w:r w:rsidR="00CB1026">
        <w:t xml:space="preserve">analyse these clusters to derive new phenotypes related to risk factors, comorbidities </w:t>
      </w:r>
      <w:r w:rsidR="00743C2C">
        <w:t>and drug history.</w:t>
      </w:r>
    </w:p>
    <w:p w14:paraId="2061E6B5" w14:textId="67225A0A" w:rsidR="00376897" w:rsidRDefault="00EB44A9" w:rsidP="00DE2A4B">
      <w:pPr>
        <w:pStyle w:val="ListParagraph"/>
        <w:numPr>
          <w:ilvl w:val="0"/>
          <w:numId w:val="11"/>
        </w:numPr>
      </w:pPr>
      <w:r>
        <w:t xml:space="preserve">This thesis </w:t>
      </w:r>
      <w:r w:rsidR="005C780A">
        <w:t xml:space="preserve">explores two </w:t>
      </w:r>
      <w:r w:rsidR="00664BC2">
        <w:t>methods</w:t>
      </w:r>
      <w:r w:rsidR="005C780A">
        <w:t xml:space="preserve"> to achieve the primary objective of intracardiac </w:t>
      </w:r>
      <w:r w:rsidR="00664BC2">
        <w:t>reconstruction.</w:t>
      </w:r>
      <w:r>
        <w:t xml:space="preserve"> </w:t>
      </w:r>
      <w:r w:rsidR="00664BC2">
        <w:t>The first method evaluated our ability to</w:t>
      </w:r>
      <w:r w:rsidR="00C2488D">
        <w:t xml:space="preserve"> reconstruct the intracardiac rhythm from and EGM reading using a catheter</w:t>
      </w:r>
      <w:r w:rsidR="008E5BBB">
        <w:t xml:space="preserve"> reading taken during ablation</w:t>
      </w:r>
      <w:r w:rsidR="00C2488D">
        <w:t xml:space="preserve"> in unison with a 4 lead ECG. This work is building on the work by B</w:t>
      </w:r>
      <w:r w:rsidR="000E0100">
        <w:t>anta</w:t>
      </w:r>
      <w:r w:rsidR="00C2488D">
        <w:t xml:space="preserve"> et al who have been </w:t>
      </w:r>
      <w:r w:rsidR="002C64A8">
        <w:t xml:space="preserve">able to </w:t>
      </w:r>
      <w:r w:rsidR="00473408">
        <w:t xml:space="preserve">reconstruct </w:t>
      </w:r>
      <w:r w:rsidR="00AC15C8">
        <w:t>cardiac cycles f</w:t>
      </w:r>
      <w:r w:rsidR="00397B3A">
        <w:t>or</w:t>
      </w:r>
      <w:r w:rsidR="00AC15C8">
        <w:t xml:space="preserve"> a</w:t>
      </w:r>
      <w:r w:rsidR="00473408">
        <w:t xml:space="preserve"> 12 </w:t>
      </w:r>
      <w:proofErr w:type="spellStart"/>
      <w:r w:rsidR="00C90463">
        <w:t>ecg</w:t>
      </w:r>
      <w:proofErr w:type="spellEnd"/>
      <w:r w:rsidR="00C90463">
        <w:t xml:space="preserve"> lead from five</w:t>
      </w:r>
      <w:r w:rsidR="00397B3A">
        <w:t xml:space="preserve"> also 1</w:t>
      </w:r>
      <w:r w:rsidR="00C90463">
        <w:t xml:space="preserve"> EGM leads and vice versa</w:t>
      </w:r>
      <w:r w:rsidR="00AC15C8">
        <w:t xml:space="preserve"> using autoencoder</w:t>
      </w:r>
      <w:r w:rsidR="0087284C">
        <w:t>s</w:t>
      </w:r>
      <w:r w:rsidR="0039076B">
        <w:fldChar w:fldCharType="begin"/>
      </w:r>
      <w:r w:rsidR="0039076B">
        <w:instrText xml:space="preserve"> ADDIN ZOTERO_ITEM CSL_CITATION {"citationID":"wouSR2Kk","properties":{"formattedCitation":"(Banta {\\i{}et al.}, 2021)","plainCitation":"(Banta et al., 2021)","noteIndex":0},"citationItems":[{"id":105,"uris":["http://zotero.org/users/12157847/items/E92NVGSA"],"itemData":{"id":105,"type":"article-journal","abstract":"We propose a novel convolutional neural network framework for mapping a multivariate input to a multivariate output. In particular, we implement our algorithm within the scope of 12-lead surface electrocardiogram (ECG) reconstruction from intracardiac electrograms (EGM) and vice versa. The goal of performing this task is to allow for improved point-of-care monitoring of patients with an implanted device to treat cardiac pathologies. We will achieve this goal with 12-lead ECG reconstruction and by providing a new diagnostic tool for classifying five different ECG types. The algorithm is evaluated on a dataset retroactively collected from 14 patients. Correlation coefficients calculated between the reconstructed and the actual ECG show that the proposed convolutional neural network model represents an efficient, accurate, and superior way to synthesize a 12-lead ECG when compared to previous methods. We can also achieve the same reconstruction accuracy with only one EGM lead as input. We also tested the model in a non-patient specific way and saw a reasonable correlation coefficient. The model was also executed in the reverse direction to produce EGM signals from a 12-lead ECG and found that the correlation was comparable to the forward direction. Lastly, we analyzed the features learned in the model and determined that the model learns an overcomplete basis of our 12-lead ECG space. We then use this basis of features to create a new diagnostic tool for classifying different ECG arrhythmia’s on the MIT-BIH arrhythmia database with an average accuracy of 0.98.","container-title":"Artificial intelligence in medicine","DOI":"10.1016/j.artmed.2021.102135","ISSN":"0933-3657","journalAbbreviation":"Artif Intell Med","note":"PMID: 34412835\nPMCID: PMC8452358","page":"102135","source":"PubMed Central","title":"A Novel Convolutional Neural Network for Reconstructing Surface Electrocardiograms from Intracardiac Electrograms and Vice Versa","volume":"118","author":[{"family":"Banta","given":"Anton"},{"family":"Cosentino","given":"Romain"},{"family":"John","given":"Mathews M"},{"family":"Post","given":"Allison"},{"family":"Buchan","given":"Skylar"},{"family":"Razavi","given":"Mehdi"},{"family":"Aazhang","given":"Behnaam"}],"issued":{"date-parts":[["2021",8]]}}}],"schema":"https://github.com/citation-style-language/schema/raw/master/csl-citation.json"} </w:instrText>
      </w:r>
      <w:r w:rsidR="0039076B">
        <w:fldChar w:fldCharType="separate"/>
      </w:r>
      <w:r w:rsidR="0039076B" w:rsidRPr="0039076B">
        <w:rPr>
          <w:rFonts w:ascii="Calibri" w:hAnsi="Calibri" w:cs="Calibri"/>
          <w:kern w:val="0"/>
          <w:szCs w:val="24"/>
        </w:rPr>
        <w:t xml:space="preserve">(Banta </w:t>
      </w:r>
      <w:r w:rsidR="0039076B" w:rsidRPr="0039076B">
        <w:rPr>
          <w:rFonts w:ascii="Calibri" w:hAnsi="Calibri" w:cs="Calibri"/>
          <w:i/>
          <w:iCs/>
          <w:kern w:val="0"/>
          <w:szCs w:val="24"/>
        </w:rPr>
        <w:t>et al.</w:t>
      </w:r>
      <w:r w:rsidR="0039076B" w:rsidRPr="0039076B">
        <w:rPr>
          <w:rFonts w:ascii="Calibri" w:hAnsi="Calibri" w:cs="Calibri"/>
          <w:kern w:val="0"/>
          <w:szCs w:val="24"/>
        </w:rPr>
        <w:t>, 2021)</w:t>
      </w:r>
      <w:r w:rsidR="0039076B">
        <w:fldChar w:fldCharType="end"/>
      </w:r>
      <w:r w:rsidR="00AC15C8">
        <w:t xml:space="preserve">. We attempt to reconstruct the full </w:t>
      </w:r>
      <w:r w:rsidR="00BC7635">
        <w:t xml:space="preserve">intracardiac signal from the full ECG signal </w:t>
      </w:r>
      <w:r w:rsidR="006B1C7B">
        <w:t xml:space="preserve">as </w:t>
      </w:r>
      <w:proofErr w:type="gramStart"/>
      <w:r w:rsidR="0087284C">
        <w:t>oppose</w:t>
      </w:r>
      <w:proofErr w:type="gramEnd"/>
      <w:r w:rsidR="006B1C7B">
        <w:t xml:space="preserve"> to just reconstructing the cardiac cycle using autoencoder</w:t>
      </w:r>
      <w:r w:rsidR="00514AF3">
        <w:t>s</w:t>
      </w:r>
      <w:r w:rsidR="006B1C7B">
        <w:t xml:space="preserve"> also.</w:t>
      </w:r>
      <w:r w:rsidR="0071678F">
        <w:t xml:space="preserve"> This method serves an advantage</w:t>
      </w:r>
      <w:r w:rsidR="00DB3605">
        <w:t xml:space="preserve"> over the </w:t>
      </w:r>
      <w:r w:rsidR="00CC539C">
        <w:t>alternative</w:t>
      </w:r>
      <w:r w:rsidR="00DB3605">
        <w:t xml:space="preserve"> method</w:t>
      </w:r>
      <w:r w:rsidR="006E4425">
        <w:t xml:space="preserve"> as</w:t>
      </w:r>
      <w:r w:rsidR="00DB3605">
        <w:t xml:space="preserve"> </w:t>
      </w:r>
      <w:r w:rsidR="00FA56E5">
        <w:t xml:space="preserve">being able to reconstruct a patient’s intracardiac </w:t>
      </w:r>
      <w:proofErr w:type="gramStart"/>
      <w:r w:rsidR="00FA56E5">
        <w:t>recording  from</w:t>
      </w:r>
      <w:proofErr w:type="gramEnd"/>
      <w:r w:rsidR="00FA56E5">
        <w:t xml:space="preserve"> </w:t>
      </w:r>
      <w:r w:rsidR="00763D51">
        <w:t>an</w:t>
      </w:r>
      <w:r w:rsidR="00FA56E5">
        <w:t xml:space="preserve"> ECG will provide us with a non-invasive method </w:t>
      </w:r>
      <w:r w:rsidR="00375877">
        <w:t>for viewing</w:t>
      </w:r>
      <w:r w:rsidR="006E4425">
        <w:t xml:space="preserve"> </w:t>
      </w:r>
      <w:r w:rsidR="00375877">
        <w:t>an</w:t>
      </w:r>
      <w:r w:rsidR="006E4425">
        <w:t xml:space="preserve"> intracardiac </w:t>
      </w:r>
      <w:r w:rsidR="00375877">
        <w:t>reading.</w:t>
      </w:r>
      <w:r w:rsidR="003034C9">
        <w:t xml:space="preserve"> These</w:t>
      </w:r>
      <w:r w:rsidR="001D1B85">
        <w:t xml:space="preserve"> </w:t>
      </w:r>
      <w:r w:rsidR="003034C9">
        <w:t>intracardiac reading</w:t>
      </w:r>
      <w:r w:rsidR="001D1B85">
        <w:t xml:space="preserve"> </w:t>
      </w:r>
      <w:r w:rsidR="003034C9">
        <w:t xml:space="preserve"> help surgeons establish a location in which to ablate </w:t>
      </w:r>
      <w:r w:rsidR="00E467E8">
        <w:t xml:space="preserve">so being able to </w:t>
      </w:r>
      <w:proofErr w:type="spellStart"/>
      <w:r w:rsidR="00E467E8">
        <w:t>reconstruce</w:t>
      </w:r>
      <w:proofErr w:type="spellEnd"/>
      <w:r w:rsidR="00E467E8">
        <w:t xml:space="preserve"> this recording non-</w:t>
      </w:r>
      <w:proofErr w:type="spellStart"/>
      <w:r w:rsidR="00E467E8">
        <w:t>invasivley</w:t>
      </w:r>
      <w:proofErr w:type="spellEnd"/>
      <w:r w:rsidR="00E467E8">
        <w:t xml:space="preserve"> can mitigate the exploratory process </w:t>
      </w:r>
      <w:r w:rsidR="00DA14DC">
        <w:t>during ablation improving the speed at which it is done</w:t>
      </w:r>
      <w:r w:rsidR="009965EF">
        <w:fldChar w:fldCharType="begin"/>
      </w:r>
      <w:r w:rsidR="009965EF">
        <w:instrText xml:space="preserve"> ADDIN ZOTERO_ITEM CSL_CITATION {"citationID":"Xf9v58sY","properties":{"formattedCitation":"(Koulouris and Cascella, 2023)","plainCitation":"(Koulouris and Cascella, 2023)","noteIndex":0},"citationItems":[{"id":152,"uris":["http://zotero.org/users/12157847/items/9F4672UI"],"itemData":{"id":152,"type":"chapter","abstract":"During the last decades, electrophysiology has evolved into an essential subspecialty in the field of cardiology. Through meticulous electrophysiologic studies (EPS), researchers have gained insight into the mechanisms of cardiac arrhythmias, developing very effective ablative therapies. The purpose of an EPS is to record intracardiac signals not obvious in the surface electrocardiogram (ECG) and to assess their timing and their relationship to the simultaneously recorded ECG signals. The interpretation of these recordings is perceived, however, as complex and confusing by many young cardiologists. In this review, we will provide a brief introduction to the basic findings of an EPS. Also, we will discuss the role of the EPS interpretation in the diagnosis and therapy of the most common arrhythmias.","call-number":"NBK560784","container-title":"StatPearls","event-place":"Treasure Island (FL)","language":"eng","license":"Copyright © 2023, StatPearls Publishing LLC.","note":"PMID: 32809619","publisher":"StatPearls Publishing","publisher-place":"Treasure Island (FL)","source":"PubMed","title":"Electrophysiologic Study Interpretation","URL":"http://www.ncbi.nlm.nih.gov/books/NBK560784/","author":[{"family":"Koulouris","given":"Spyridon"},{"family":"Cascella","given":"Marco"}],"accessed":{"date-parts":[["2023",8,30]]},"issued":{"date-parts":[["2023"]]}}}],"schema":"https://github.com/citation-style-language/schema/raw/master/csl-citation.json"} </w:instrText>
      </w:r>
      <w:r w:rsidR="009965EF">
        <w:fldChar w:fldCharType="separate"/>
      </w:r>
      <w:r w:rsidR="009965EF" w:rsidRPr="009965EF">
        <w:rPr>
          <w:rFonts w:ascii="Calibri" w:hAnsi="Calibri" w:cs="Calibri"/>
        </w:rPr>
        <w:t>(</w:t>
      </w:r>
      <w:hyperlink r:id="rId18" w:history="1">
        <w:r w:rsidR="009965EF" w:rsidRPr="00B0593F">
          <w:rPr>
            <w:rStyle w:val="Hyperlink"/>
            <w:rFonts w:ascii="Calibri" w:hAnsi="Calibri" w:cs="Calibri"/>
          </w:rPr>
          <w:t>Koulouris and Cascella, 2023)</w:t>
        </w:r>
      </w:hyperlink>
      <w:r w:rsidR="009965EF">
        <w:fldChar w:fldCharType="end"/>
      </w:r>
      <w:r w:rsidR="00DA14DC">
        <w:t>.</w:t>
      </w:r>
    </w:p>
    <w:p w14:paraId="343A3BC6" w14:textId="16E40C27" w:rsidR="00CC539C" w:rsidRDefault="00463E91" w:rsidP="00DE2A4B">
      <w:pPr>
        <w:pStyle w:val="ListParagraph"/>
        <w:numPr>
          <w:ilvl w:val="0"/>
          <w:numId w:val="11"/>
        </w:numPr>
      </w:pPr>
      <w:r>
        <w:t>The alternative method will</w:t>
      </w:r>
      <w:r w:rsidR="000F26B9">
        <w:t xml:space="preserve"> involve calculating sample </w:t>
      </w:r>
      <w:r w:rsidR="00DD783D">
        <w:t>entropy which is a representation of the complexity of a time series signal</w:t>
      </w:r>
      <w:r w:rsidR="00802500">
        <w:t xml:space="preserve"> this has</w:t>
      </w:r>
      <w:r w:rsidR="00D817C4">
        <w:t xml:space="preserve"> pre</w:t>
      </w:r>
      <w:r w:rsidR="005E4511">
        <w:t>v</w:t>
      </w:r>
      <w:r w:rsidR="00D817C4">
        <w:t>iously been used</w:t>
      </w:r>
      <w:r w:rsidR="00F463C0">
        <w:t xml:space="preserve"> on simulated</w:t>
      </w:r>
      <w:r w:rsidR="005E4511">
        <w:t xml:space="preserve"> intracardiac signal to </w:t>
      </w:r>
      <w:r w:rsidR="00F463C0">
        <w:t>detect function</w:t>
      </w:r>
      <w:r w:rsidR="00EA63C1">
        <w:t>al</w:t>
      </w:r>
      <w:r w:rsidR="00F463C0">
        <w:t xml:space="preserve"> </w:t>
      </w:r>
      <w:proofErr w:type="spellStart"/>
      <w:r w:rsidR="00F463C0">
        <w:t>rentry</w:t>
      </w:r>
      <w:proofErr w:type="spellEnd"/>
      <w:r w:rsidR="00F463C0">
        <w:t xml:space="preserve"> during </w:t>
      </w:r>
      <w:r w:rsidR="00F717DA">
        <w:t>AF</w:t>
      </w:r>
      <w:r w:rsidR="00F717DA">
        <w:fldChar w:fldCharType="begin"/>
      </w:r>
      <w:r w:rsidR="00F717DA">
        <w:instrText xml:space="preserve"> ADDIN ZOTERO_ITEM CSL_CITATION {"citationID":"y3YsmxZp","properties":{"formattedCitation":"(Ugarte, Tob\\uc0\\u243{}n and Orozco-Duque, 2019)","plainCitation":"(Ugarte, Tobón and Orozco-Duque, 2019)","noteIndex":0},"citationItems":[{"id":155,"uris":["http://zotero.org/users/12157847/items/IJWJGZWJ"],"itemData":{"id":155,"type":"article-journal","abstract":"Catheter ablation of critical electrical propagation sites is a promising tool for reducing the recurrence of atrial fibrillation (AF). The spatial identification of the arrhythmogenic mechanisms sustaining AF requires the evaluation of electrograms (EGMs) recorded over the atrial surface. This work aims to characterize functional reentries using measures of entropy to track and detect a reentry core. To this end, different AF episodes are simulated using a 2D model of atrial tissue. Modified Courtemanche human action potential and Fenton–Karma models are implemented. Action potential propagation is modeled by a fractional diffusion equation, and virtual unipolar EGM are calculated. Episodes with stable and meandering rotors, figure-of-eight reentry, and disorganized propagation with multiple reentries are generated. Shannon entropy (ShEn), approximate entropy (ApEn), and sample entropy (SampEn) are computed from the virtual EGM, and entropy maps are built. Phase singularity maps are implemented as references. The results show that ApEn and SampEn maps are able to detect and track the reentry core of rotors and figure-of-eight reentry, while the ShEn results are not satisfactory. Moreover, ApEn and SampEn consistently highlight a reentry core by high entropy values for all of the studied cases, while the ability of ShEn to characterize the reentry core depends on the propagation dynamics. Such features make the ApEn and SampEn maps attractive tools for the study of AF reentries that persist for a period of time that is similar to the length of the observation window, and reentries could be interpreted as AF-sustaining mechanisms. Further research is needed to determine and fully understand the relation of these entropy measures with fibrillation mechanisms other than reentries.","container-title":"Entropy","DOI":"10.3390/e21020194","ISSN":"1099-4300","issue":"2","journalAbbreviation":"Entropy (Basel)","note":"PMID: 33266909\nPMCID: PMC7514676","page":"194","source":"PubMed Central","title":"Entropy Mapping Approach for Functional Reentry Detection in Atrial Fibrillation: An In-Silico Study","title-short":"Entropy Mapping Approach for Functional Reentry Detection in Atrial Fibrillation","volume":"21","author":[{"family":"Ugarte","given":"Juan P."},{"family":"Tobón","given":"Catalina"},{"family":"Orozco-Duque","given":"Andrés"}],"issued":{"date-parts":[["2019",2,18]]}}}],"schema":"https://github.com/citation-style-language/schema/raw/master/csl-citation.json"} </w:instrText>
      </w:r>
      <w:r w:rsidR="00F717DA">
        <w:fldChar w:fldCharType="separate"/>
      </w:r>
      <w:r w:rsidR="00F717DA" w:rsidRPr="00F717DA">
        <w:rPr>
          <w:rFonts w:ascii="Calibri" w:hAnsi="Calibri" w:cs="Calibri"/>
          <w:kern w:val="0"/>
          <w:szCs w:val="24"/>
        </w:rPr>
        <w:t>(</w:t>
      </w:r>
      <w:hyperlink r:id="rId19" w:history="1">
        <w:r w:rsidR="00F717DA" w:rsidRPr="00E77136">
          <w:rPr>
            <w:rStyle w:val="Hyperlink"/>
            <w:rFonts w:ascii="Calibri" w:hAnsi="Calibri" w:cs="Calibri"/>
            <w:kern w:val="0"/>
            <w:szCs w:val="24"/>
          </w:rPr>
          <w:t>Ugarte, Tobón and Orozco-Duque, 2019)</w:t>
        </w:r>
      </w:hyperlink>
      <w:r w:rsidR="00F717DA">
        <w:fldChar w:fldCharType="end"/>
      </w:r>
      <w:r w:rsidR="00F717DA">
        <w:t>.</w:t>
      </w:r>
      <w:r w:rsidR="00E77136">
        <w:t xml:space="preserve"> In this paper we will </w:t>
      </w:r>
      <w:r w:rsidR="009226E0">
        <w:t xml:space="preserve">explore how </w:t>
      </w:r>
      <w:r w:rsidR="00157235">
        <w:t xml:space="preserve">we </w:t>
      </w:r>
      <w:r w:rsidR="00905188">
        <w:t xml:space="preserve">can use a CNN model </w:t>
      </w:r>
      <w:r w:rsidR="00BE4A79">
        <w:t xml:space="preserve">to </w:t>
      </w:r>
      <w:r w:rsidR="00A43D9C">
        <w:t xml:space="preserve">predict the </w:t>
      </w:r>
      <w:r w:rsidR="00CE6042">
        <w:t xml:space="preserve">intracardiac </w:t>
      </w:r>
      <w:r w:rsidR="00A43D9C">
        <w:t xml:space="preserve">sample entropy </w:t>
      </w:r>
      <w:r w:rsidR="00CE6042">
        <w:t>using the corresponding 4 lead ECG signals.</w:t>
      </w:r>
    </w:p>
    <w:p w14:paraId="0E77654B" w14:textId="568FE52B" w:rsidR="006B1092" w:rsidRDefault="006B1092" w:rsidP="00DE2A4B">
      <w:pPr>
        <w:pStyle w:val="ListParagraph"/>
        <w:numPr>
          <w:ilvl w:val="0"/>
          <w:numId w:val="11"/>
        </w:numPr>
      </w:pPr>
      <w:r>
        <w:t xml:space="preserve">Both these methods serve the purpose of providing features in some way for the secondary objective </w:t>
      </w:r>
      <w:r w:rsidR="00CE789E">
        <w:t>of cluster analysis and phenotype derivation.</w:t>
      </w:r>
    </w:p>
    <w:p w14:paraId="049F2457" w14:textId="05342933" w:rsidR="00395828" w:rsidRDefault="00B430B8" w:rsidP="002D0AF8">
      <w:pPr>
        <w:pStyle w:val="ListParagraph"/>
        <w:numPr>
          <w:ilvl w:val="0"/>
          <w:numId w:val="11"/>
        </w:numPr>
      </w:pPr>
      <w:r>
        <w:t xml:space="preserve">Being able to identify clusters using either of these methods will help </w:t>
      </w:r>
      <w:r w:rsidR="007C34F9">
        <w:t>healthcare professionals</w:t>
      </w:r>
      <w:r w:rsidR="00F149DA">
        <w:t xml:space="preserve"> identify the AF phenotype of that patient again in </w:t>
      </w:r>
      <w:r w:rsidR="0039076B">
        <w:t xml:space="preserve">a non-invasive way based on their predicted intracardiac </w:t>
      </w:r>
      <w:r w:rsidR="00806E85">
        <w:t>features</w:t>
      </w:r>
      <w:r w:rsidR="005B77A0">
        <w:t xml:space="preserve">. We have mentioned before how clustering has been able to suggest </w:t>
      </w:r>
      <w:r w:rsidR="00E52257">
        <w:t xml:space="preserve">new phenotypes based on comorbidities and </w:t>
      </w:r>
      <w:r w:rsidR="007A34ED">
        <w:t xml:space="preserve">risk factor for AF. </w:t>
      </w:r>
      <w:r w:rsidR="00BE47E8">
        <w:t>Here</w:t>
      </w:r>
      <w:r w:rsidR="007A34ED">
        <w:t xml:space="preserve"> we will be able to cluster </w:t>
      </w:r>
      <w:r w:rsidR="007149DD">
        <w:t xml:space="preserve">using features related </w:t>
      </w:r>
      <w:r w:rsidR="00BE47E8">
        <w:t xml:space="preserve">directly to the intracardiac </w:t>
      </w:r>
      <w:proofErr w:type="spellStart"/>
      <w:r w:rsidR="00BE47E8">
        <w:t>ryhtym</w:t>
      </w:r>
      <w:proofErr w:type="spellEnd"/>
      <w:r w:rsidR="00BE47E8">
        <w:t xml:space="preserve"> (signal or sample entropy)</w:t>
      </w:r>
      <w:r w:rsidR="002C130B">
        <w:t xml:space="preserve"> </w:t>
      </w:r>
      <w:r w:rsidR="00E160A3">
        <w:t xml:space="preserve">potentially </w:t>
      </w:r>
      <w:r w:rsidR="002C130B">
        <w:t xml:space="preserve">giving us a non-invasive </w:t>
      </w:r>
      <w:r w:rsidR="002D0AF8">
        <w:t>method to</w:t>
      </w:r>
      <w:r w:rsidR="002C130B">
        <w:t xml:space="preserve"> determine AF phenotypes based</w:t>
      </w:r>
      <w:r w:rsidR="00E160A3">
        <w:t xml:space="preserve"> solely on an ECG</w:t>
      </w:r>
      <w:r w:rsidR="007435FE">
        <w:t xml:space="preserve"> and directly linked to </w:t>
      </w:r>
      <w:r w:rsidR="002D0AF8">
        <w:t xml:space="preserve">intracardiac rhythm of each </w:t>
      </w:r>
      <w:proofErr w:type="gramStart"/>
      <w:r w:rsidR="002D0AF8">
        <w:t>patient</w:t>
      </w:r>
      <w:r w:rsidR="002C130B">
        <w:t xml:space="preserve"> </w:t>
      </w:r>
      <w:r w:rsidR="002D0AF8">
        <w:t>.</w:t>
      </w:r>
      <w:proofErr w:type="gramEnd"/>
    </w:p>
    <w:p w14:paraId="6FC1D471" w14:textId="77972321" w:rsidR="00D96BC5" w:rsidRPr="00C81C59" w:rsidRDefault="00CC10A9" w:rsidP="00DE2A4B">
      <w:pPr>
        <w:pStyle w:val="ListParagraph"/>
        <w:numPr>
          <w:ilvl w:val="0"/>
          <w:numId w:val="11"/>
        </w:numPr>
      </w:pPr>
      <w:r>
        <w:t>Overall,</w:t>
      </w:r>
      <w:r w:rsidR="00D96BC5">
        <w:t xml:space="preserve"> </w:t>
      </w:r>
      <w:r w:rsidR="002D0AF8">
        <w:t xml:space="preserve">in </w:t>
      </w:r>
      <w:r w:rsidR="00D96BC5">
        <w:t>th</w:t>
      </w:r>
      <w:r w:rsidR="002D0AF8">
        <w:t>esis</w:t>
      </w:r>
      <w:r w:rsidR="00D96BC5">
        <w:t xml:space="preserve"> study </w:t>
      </w:r>
      <w:r w:rsidR="002D0AF8">
        <w:t>we</w:t>
      </w:r>
      <w:r w:rsidR="00D96BC5">
        <w:t xml:space="preserve"> looked at deep learning-based approaches to see how clustering can help us derive phenogroups based on the characteristics of someone’s surface ECG reading relative to their intracardiac readings. </w:t>
      </w:r>
      <w:r>
        <w:t>We</w:t>
      </w:r>
      <w:r w:rsidR="00D96BC5">
        <w:t xml:space="preserve"> did this to see if we can put patients in</w:t>
      </w:r>
      <w:r w:rsidR="00D96BC5">
        <w:t xml:space="preserve">to </w:t>
      </w:r>
      <w:r w:rsidR="0003167F">
        <w:t>clinically</w:t>
      </w:r>
      <w:r w:rsidR="00D96BC5">
        <w:t xml:space="preserve"> relevant phenogroups</w:t>
      </w:r>
      <w:r w:rsidR="00D96BC5">
        <w:t>. Being able to establish</w:t>
      </w:r>
      <w:r w:rsidR="00D96BC5">
        <w:t xml:space="preserve"> relevant</w:t>
      </w:r>
      <w:r w:rsidR="00D96BC5">
        <w:t xml:space="preserve"> groups based on </w:t>
      </w:r>
      <w:r w:rsidR="00D96BC5">
        <w:t xml:space="preserve">the </w:t>
      </w:r>
      <w:r w:rsidR="00D96BC5">
        <w:t xml:space="preserve">ECG </w:t>
      </w:r>
      <w:r>
        <w:lastRenderedPageBreak/>
        <w:t xml:space="preserve">which </w:t>
      </w:r>
      <w:r w:rsidR="00D96BC5">
        <w:t xml:space="preserve">may </w:t>
      </w:r>
      <w:r w:rsidR="00D96BC5">
        <w:t xml:space="preserve">help us decide the treatment </w:t>
      </w:r>
      <w:r w:rsidR="00D96BC5">
        <w:t xml:space="preserve">strategy </w:t>
      </w:r>
      <w:r w:rsidR="00D96BC5">
        <w:t>that may be needed for future patients based on their ECG al</w:t>
      </w:r>
      <w:r w:rsidR="00D96BC5">
        <w:t>one</w:t>
      </w:r>
      <w:r w:rsidR="00D96BC5">
        <w:t>.</w:t>
      </w:r>
      <w:commentRangeStart w:id="3"/>
      <w:commentRangeEnd w:id="3"/>
      <w:r w:rsidR="00D96BC5">
        <w:rPr>
          <w:rStyle w:val="CommentReference"/>
        </w:rPr>
        <w:commentReference w:id="3"/>
      </w:r>
      <w:commentRangeStart w:id="4"/>
      <w:commentRangeEnd w:id="4"/>
      <w:r w:rsidR="00D96BC5">
        <w:rPr>
          <w:rStyle w:val="CommentReference"/>
        </w:rPr>
        <w:commentReference w:id="4"/>
      </w:r>
    </w:p>
    <w:p w14:paraId="156CAE0D" w14:textId="77777777" w:rsidR="00550507" w:rsidRPr="00550507" w:rsidRDefault="00550507" w:rsidP="00550507"/>
    <w:p w14:paraId="237461A4" w14:textId="6D5BB5A8" w:rsidR="006E5B28" w:rsidRDefault="004B7D01" w:rsidP="006E5B28">
      <w:r>
        <w:t xml:space="preserve">I would like to thank </w:t>
      </w:r>
      <w:r w:rsidR="00DE29ED">
        <w:t xml:space="preserve">Dr </w:t>
      </w:r>
      <w:proofErr w:type="spellStart"/>
      <w:r w:rsidR="00DE29ED">
        <w:t>Arunashis</w:t>
      </w:r>
      <w:proofErr w:type="spellEnd"/>
      <w:r w:rsidR="00DE29ED">
        <w:t xml:space="preserve"> Sau</w:t>
      </w:r>
      <w:r w:rsidR="00DE29ED">
        <w:t>, for his</w:t>
      </w:r>
      <w:r w:rsidR="00A001D9">
        <w:t xml:space="preserve"> </w:t>
      </w:r>
      <w:r w:rsidR="00DE29ED">
        <w:t xml:space="preserve">support </w:t>
      </w:r>
      <w:r w:rsidR="007323F6">
        <w:t>and</w:t>
      </w:r>
      <w:r w:rsidR="00DE29ED">
        <w:t xml:space="preserve"> consistent advice </w:t>
      </w:r>
      <w:r w:rsidR="00A001D9">
        <w:t>throughout</w:t>
      </w:r>
      <w:r w:rsidR="00DE29ED">
        <w:t xml:space="preserve"> th</w:t>
      </w:r>
      <w:r w:rsidR="00595C11">
        <w:t>is</w:t>
      </w:r>
      <w:r w:rsidR="00DE29ED">
        <w:t xml:space="preserve"> project</w:t>
      </w:r>
      <w:r w:rsidR="00595C11">
        <w:t xml:space="preserve">. His detailed answers to </w:t>
      </w:r>
      <w:r w:rsidR="00A001D9">
        <w:t>all</w:t>
      </w:r>
      <w:r w:rsidR="00595C11">
        <w:t xml:space="preserve"> my </w:t>
      </w:r>
      <w:r w:rsidR="007323F6">
        <w:t>questions where of extreme value to this project.</w:t>
      </w:r>
    </w:p>
    <w:p w14:paraId="43D3A716" w14:textId="27C659D7" w:rsidR="0054309B" w:rsidRDefault="0054309B" w:rsidP="006E5B28">
      <w:r>
        <w:t xml:space="preserve">I would like to thank Dr Fu </w:t>
      </w:r>
      <w:proofErr w:type="spellStart"/>
      <w:r>
        <w:t>siong</w:t>
      </w:r>
      <w:proofErr w:type="spellEnd"/>
      <w:r>
        <w:t xml:space="preserve"> NG, </w:t>
      </w:r>
      <w:r w:rsidR="00892C1F">
        <w:t xml:space="preserve">for allowing me to work with the </w:t>
      </w:r>
      <w:proofErr w:type="spellStart"/>
      <w:r w:rsidR="00892C1F">
        <w:t>ElectroCardioMaths</w:t>
      </w:r>
      <w:proofErr w:type="spellEnd"/>
      <w:r w:rsidR="00892C1F">
        <w:t xml:space="preserve"> and organising weekly meetings </w:t>
      </w:r>
      <w:r w:rsidR="00E3029F">
        <w:t xml:space="preserve">providing an environment where I can learn </w:t>
      </w:r>
      <w:r w:rsidR="00966AAA">
        <w:t>from the best professionals from a variety of fields.</w:t>
      </w:r>
    </w:p>
    <w:p w14:paraId="0EEC913E" w14:textId="294E48BA" w:rsidR="00C24BB1" w:rsidRPr="00C24BB1" w:rsidRDefault="002F47E0" w:rsidP="00C24BB1">
      <w:pPr>
        <w:rPr>
          <w:rFonts w:cstheme="minorHAnsi"/>
        </w:rPr>
      </w:pPr>
      <w:r w:rsidRPr="00C24BB1">
        <w:rPr>
          <w:rFonts w:cstheme="minorHAnsi"/>
        </w:rPr>
        <w:t xml:space="preserve">I would like to </w:t>
      </w:r>
      <w:r w:rsidR="00DF6C5A" w:rsidRPr="00C24BB1">
        <w:rPr>
          <w:rFonts w:cstheme="minorHAnsi"/>
        </w:rPr>
        <w:t xml:space="preserve">also thank </w:t>
      </w:r>
      <w:r w:rsidR="00DF6C5A" w:rsidRPr="00C24BB1">
        <w:rPr>
          <w:rFonts w:cstheme="minorHAnsi"/>
        </w:rPr>
        <w:t>Konstantinos</w:t>
      </w:r>
      <w:r w:rsidR="00DF6C5A" w:rsidRPr="00C24BB1">
        <w:rPr>
          <w:rFonts w:cstheme="minorHAnsi"/>
        </w:rPr>
        <w:t xml:space="preserve"> </w:t>
      </w:r>
      <w:proofErr w:type="spellStart"/>
      <w:r w:rsidR="00DF6C5A" w:rsidRPr="00C24BB1">
        <w:rPr>
          <w:rFonts w:cstheme="minorHAnsi"/>
        </w:rPr>
        <w:t>Patlatzoglou</w:t>
      </w:r>
      <w:proofErr w:type="spellEnd"/>
      <w:r w:rsidR="00FE7001" w:rsidRPr="00C24BB1">
        <w:rPr>
          <w:rFonts w:cstheme="minorHAnsi"/>
        </w:rPr>
        <w:t xml:space="preserve"> and </w:t>
      </w:r>
      <w:r w:rsidR="00C24BB1" w:rsidRPr="00C24BB1">
        <w:rPr>
          <w:rFonts w:cstheme="minorHAnsi"/>
        </w:rPr>
        <w:t xml:space="preserve">Libor </w:t>
      </w:r>
      <w:proofErr w:type="spellStart"/>
      <w:r w:rsidR="00C24BB1" w:rsidRPr="00C24BB1">
        <w:rPr>
          <w:rFonts w:cstheme="minorHAnsi"/>
        </w:rPr>
        <w:t>Pastika</w:t>
      </w:r>
      <w:proofErr w:type="spellEnd"/>
      <w:r w:rsidR="00C24BB1">
        <w:rPr>
          <w:rFonts w:cstheme="minorHAnsi"/>
        </w:rPr>
        <w:t xml:space="preserve"> for their input </w:t>
      </w:r>
      <w:r w:rsidR="00B6262D">
        <w:rPr>
          <w:rFonts w:cstheme="minorHAnsi"/>
        </w:rPr>
        <w:t xml:space="preserve">in creating and evaluation the </w:t>
      </w:r>
      <w:r w:rsidR="00BC1EA1">
        <w:rPr>
          <w:rFonts w:cstheme="minorHAnsi"/>
        </w:rPr>
        <w:t>models.</w:t>
      </w:r>
    </w:p>
    <w:p w14:paraId="1C5A0443" w14:textId="34D6BC1B" w:rsidR="00966AAA" w:rsidRPr="006E5B28" w:rsidRDefault="00C24BB1" w:rsidP="006E5B28">
      <w:r>
        <w:t xml:space="preserve"> </w:t>
      </w:r>
    </w:p>
    <w:p w14:paraId="7FE49ECA" w14:textId="77777777" w:rsidR="006E5B28" w:rsidRPr="006E5B28" w:rsidRDefault="006E5B28" w:rsidP="006E5B28"/>
    <w:p w14:paraId="0355D01D" w14:textId="77777777" w:rsidR="00C33163" w:rsidRPr="00C33163" w:rsidRDefault="00C33163" w:rsidP="00C33163"/>
    <w:p w14:paraId="1EBBD0AD" w14:textId="77777777" w:rsidR="00C33163" w:rsidRPr="00C33163" w:rsidRDefault="00C33163" w:rsidP="00C33163"/>
    <w:p w14:paraId="3F43EFB7" w14:textId="77777777" w:rsidR="00C33163" w:rsidRPr="00C33163" w:rsidRDefault="00C33163" w:rsidP="00C33163"/>
    <w:sectPr w:rsidR="00C33163" w:rsidRPr="00C3316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u, Arunashis" w:date="2023-08-17T09:48:00Z" w:initials="AS">
    <w:p w14:paraId="34FCC0BC" w14:textId="77777777" w:rsidR="000C0533" w:rsidRDefault="000C0533" w:rsidP="00AB2F06">
      <w:r>
        <w:rPr>
          <w:rStyle w:val="CommentReference"/>
        </w:rPr>
        <w:annotationRef/>
      </w:r>
      <w:r>
        <w:rPr>
          <w:color w:val="000000"/>
          <w:sz w:val="20"/>
          <w:szCs w:val="20"/>
        </w:rPr>
        <w:t>Insert reference to CAPLA</w:t>
      </w:r>
    </w:p>
  </w:comment>
  <w:comment w:id="1" w:author="Omar Eweis" w:date="2023-08-15T15:59:00Z" w:initials="OE">
    <w:p w14:paraId="489C4498" w14:textId="5D8AEF4D" w:rsidR="00E36BE0" w:rsidRDefault="00E36BE0" w:rsidP="00D825CD">
      <w:pPr>
        <w:pStyle w:val="CommentText"/>
      </w:pPr>
      <w:r>
        <w:rPr>
          <w:rStyle w:val="CommentReference"/>
        </w:rPr>
        <w:annotationRef/>
      </w:r>
      <w:r>
        <w:t>Here I try to explain what point to point ablation is which I believe is what WACA is but I do not refer to WACA specifically here. When I cluster on the data I will understand these concepts more and probably will adjust this.</w:t>
      </w:r>
    </w:p>
  </w:comment>
  <w:comment w:id="2" w:author="Omar Eweis" w:date="2023-08-15T16:01:00Z" w:initials="OE">
    <w:p w14:paraId="55E23A28" w14:textId="77777777" w:rsidR="003D030E" w:rsidRDefault="003D030E" w:rsidP="00F71252">
      <w:pPr>
        <w:pStyle w:val="CommentText"/>
      </w:pPr>
      <w:r>
        <w:rPr>
          <w:rStyle w:val="CommentReference"/>
        </w:rPr>
        <w:annotationRef/>
      </w:r>
      <w:r>
        <w:t>I have references for this but lost them so I'm  going to find them later.</w:t>
      </w:r>
    </w:p>
  </w:comment>
  <w:comment w:id="3" w:author="Omar Eweis" w:date="2023-08-15T16:29:00Z" w:initials="OE">
    <w:p w14:paraId="696C0A38" w14:textId="77777777" w:rsidR="00D96BC5" w:rsidRDefault="00D96BC5" w:rsidP="00D96BC5">
      <w:pPr>
        <w:pStyle w:val="CommentText"/>
      </w:pPr>
      <w:r>
        <w:rPr>
          <w:rStyle w:val="CommentReference"/>
        </w:rPr>
        <w:annotationRef/>
      </w:r>
      <w:r>
        <w:t>Maybe to informal and should be left to the aims of the study at the end</w:t>
      </w:r>
    </w:p>
  </w:comment>
  <w:comment w:id="4" w:author="Sau, Arunashis" w:date="2023-08-17T09:50:00Z" w:initials="AS">
    <w:p w14:paraId="70D0FE73" w14:textId="77777777" w:rsidR="00D96BC5" w:rsidRDefault="00D96BC5" w:rsidP="00D96BC5">
      <w:r>
        <w:rPr>
          <w:rStyle w:val="CommentReference"/>
        </w:rPr>
        <w:annotationRef/>
      </w:r>
      <w:r>
        <w:rPr>
          <w:color w:val="000000"/>
          <w:sz w:val="20"/>
          <w:szCs w:val="20"/>
        </w:rPr>
        <w:t>Yes agree, put at end of intro</w:t>
      </w:r>
    </w:p>
    <w:p w14:paraId="1CBE8880" w14:textId="77777777" w:rsidR="00D96BC5" w:rsidRDefault="00D96BC5" w:rsidP="00D96BC5"/>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FCC0BC" w15:done="0"/>
  <w15:commentEx w15:paraId="489C4498" w15:done="0"/>
  <w15:commentEx w15:paraId="55E23A28" w15:done="0"/>
  <w15:commentEx w15:paraId="696C0A38" w15:done="0"/>
  <w15:commentEx w15:paraId="1CBE8880" w15:paraIdParent="696C0A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6B8A" w16cex:dateUtc="2023-08-17T08:48:00Z"/>
  <w16cex:commentExtensible w16cex:durableId="28861F54" w16cex:dateUtc="2023-08-15T14:59:00Z"/>
  <w16cex:commentExtensible w16cex:durableId="28861FDD" w16cex:dateUtc="2023-08-15T15:01:00Z"/>
  <w16cex:commentExtensible w16cex:durableId="2886266E" w16cex:dateUtc="2023-08-15T15:29:00Z"/>
  <w16cex:commentExtensible w16cex:durableId="28886BCF" w16cex:dateUtc="2023-08-17T0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FCC0BC" w16cid:durableId="28886B8A"/>
  <w16cid:commentId w16cid:paraId="489C4498" w16cid:durableId="28861F54"/>
  <w16cid:commentId w16cid:paraId="55E23A28" w16cid:durableId="28861FDD"/>
  <w16cid:commentId w16cid:paraId="696C0A38" w16cid:durableId="2886266E"/>
  <w16cid:commentId w16cid:paraId="1CBE8880" w16cid:durableId="28886B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ElsevierSansWe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26D28"/>
    <w:multiLevelType w:val="hybridMultilevel"/>
    <w:tmpl w:val="B08A2F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34B0D71"/>
    <w:multiLevelType w:val="hybridMultilevel"/>
    <w:tmpl w:val="A1BC1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1619AB"/>
    <w:multiLevelType w:val="hybridMultilevel"/>
    <w:tmpl w:val="1474FB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6CE5D9F"/>
    <w:multiLevelType w:val="hybridMultilevel"/>
    <w:tmpl w:val="DACAF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7A4E29"/>
    <w:multiLevelType w:val="multilevel"/>
    <w:tmpl w:val="7C902BF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12F1EE5"/>
    <w:multiLevelType w:val="hybridMultilevel"/>
    <w:tmpl w:val="0122D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3A1162"/>
    <w:multiLevelType w:val="hybridMultilevel"/>
    <w:tmpl w:val="1C3C7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8D6C76"/>
    <w:multiLevelType w:val="hybridMultilevel"/>
    <w:tmpl w:val="906CE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8E12A8"/>
    <w:multiLevelType w:val="hybridMultilevel"/>
    <w:tmpl w:val="FB8E1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F9681D"/>
    <w:multiLevelType w:val="hybridMultilevel"/>
    <w:tmpl w:val="B7DCE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710A85"/>
    <w:multiLevelType w:val="hybridMultilevel"/>
    <w:tmpl w:val="92AEA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99740797">
    <w:abstractNumId w:val="4"/>
  </w:num>
  <w:num w:numId="2" w16cid:durableId="1199125777">
    <w:abstractNumId w:val="7"/>
  </w:num>
  <w:num w:numId="3" w16cid:durableId="1204830961">
    <w:abstractNumId w:val="3"/>
  </w:num>
  <w:num w:numId="4" w16cid:durableId="1344819570">
    <w:abstractNumId w:val="0"/>
  </w:num>
  <w:num w:numId="5" w16cid:durableId="1054694679">
    <w:abstractNumId w:val="6"/>
  </w:num>
  <w:num w:numId="6" w16cid:durableId="1205564032">
    <w:abstractNumId w:val="8"/>
  </w:num>
  <w:num w:numId="7" w16cid:durableId="1306004132">
    <w:abstractNumId w:val="9"/>
  </w:num>
  <w:num w:numId="8" w16cid:durableId="1260261253">
    <w:abstractNumId w:val="5"/>
  </w:num>
  <w:num w:numId="9" w16cid:durableId="2041127162">
    <w:abstractNumId w:val="2"/>
  </w:num>
  <w:num w:numId="10" w16cid:durableId="1494645057">
    <w:abstractNumId w:val="10"/>
  </w:num>
  <w:num w:numId="11" w16cid:durableId="241836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u, Arunashis">
    <w15:presenceInfo w15:providerId="AD" w15:userId="S::as7909@ic.ac.uk::1e56be7d-ceea-4abd-979e-866768f2af23"/>
  </w15:person>
  <w15:person w15:author="Omar Eweis">
    <w15:presenceInfo w15:providerId="Windows Live" w15:userId="419ef56f67249f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163"/>
    <w:rsid w:val="00003CD0"/>
    <w:rsid w:val="0000799D"/>
    <w:rsid w:val="0003167F"/>
    <w:rsid w:val="00034419"/>
    <w:rsid w:val="00053766"/>
    <w:rsid w:val="00061208"/>
    <w:rsid w:val="00084EA7"/>
    <w:rsid w:val="00096B7E"/>
    <w:rsid w:val="000A0348"/>
    <w:rsid w:val="000C0533"/>
    <w:rsid w:val="000C3062"/>
    <w:rsid w:val="000C3469"/>
    <w:rsid w:val="000E0100"/>
    <w:rsid w:val="000E5545"/>
    <w:rsid w:val="000E7691"/>
    <w:rsid w:val="000F26B9"/>
    <w:rsid w:val="000F3D7F"/>
    <w:rsid w:val="001073F3"/>
    <w:rsid w:val="00114B0B"/>
    <w:rsid w:val="00115B6C"/>
    <w:rsid w:val="00157235"/>
    <w:rsid w:val="00181337"/>
    <w:rsid w:val="00183130"/>
    <w:rsid w:val="001B136D"/>
    <w:rsid w:val="001B4D0C"/>
    <w:rsid w:val="001C002F"/>
    <w:rsid w:val="001C41E6"/>
    <w:rsid w:val="001C4B1F"/>
    <w:rsid w:val="001D1B85"/>
    <w:rsid w:val="001E3A3B"/>
    <w:rsid w:val="001E4061"/>
    <w:rsid w:val="001E4BE1"/>
    <w:rsid w:val="001F1E93"/>
    <w:rsid w:val="0024081A"/>
    <w:rsid w:val="00254CA7"/>
    <w:rsid w:val="00260301"/>
    <w:rsid w:val="00264487"/>
    <w:rsid w:val="00266137"/>
    <w:rsid w:val="002736FA"/>
    <w:rsid w:val="00290FCD"/>
    <w:rsid w:val="002C130B"/>
    <w:rsid w:val="002C64A8"/>
    <w:rsid w:val="002D0AF8"/>
    <w:rsid w:val="002D27F4"/>
    <w:rsid w:val="002E4DA2"/>
    <w:rsid w:val="002F47E0"/>
    <w:rsid w:val="002F615E"/>
    <w:rsid w:val="003034C9"/>
    <w:rsid w:val="00306609"/>
    <w:rsid w:val="00336A9A"/>
    <w:rsid w:val="00375877"/>
    <w:rsid w:val="00376897"/>
    <w:rsid w:val="0039076B"/>
    <w:rsid w:val="0039340C"/>
    <w:rsid w:val="00394661"/>
    <w:rsid w:val="00395828"/>
    <w:rsid w:val="00397B3A"/>
    <w:rsid w:val="003A5D3B"/>
    <w:rsid w:val="003A6CDD"/>
    <w:rsid w:val="003B7EDE"/>
    <w:rsid w:val="003C015F"/>
    <w:rsid w:val="003D030E"/>
    <w:rsid w:val="003E7F98"/>
    <w:rsid w:val="004122E8"/>
    <w:rsid w:val="00420801"/>
    <w:rsid w:val="00430D1B"/>
    <w:rsid w:val="00447E18"/>
    <w:rsid w:val="004532A6"/>
    <w:rsid w:val="00463E91"/>
    <w:rsid w:val="00472E0C"/>
    <w:rsid w:val="00473408"/>
    <w:rsid w:val="0049452F"/>
    <w:rsid w:val="004B7D01"/>
    <w:rsid w:val="004D46C0"/>
    <w:rsid w:val="004E50E8"/>
    <w:rsid w:val="004F09E7"/>
    <w:rsid w:val="004F0BDC"/>
    <w:rsid w:val="00514184"/>
    <w:rsid w:val="00514313"/>
    <w:rsid w:val="00514AF3"/>
    <w:rsid w:val="00540A0E"/>
    <w:rsid w:val="0054309B"/>
    <w:rsid w:val="00545F92"/>
    <w:rsid w:val="00550507"/>
    <w:rsid w:val="00561109"/>
    <w:rsid w:val="00593817"/>
    <w:rsid w:val="00595C11"/>
    <w:rsid w:val="00596B56"/>
    <w:rsid w:val="00597FF9"/>
    <w:rsid w:val="005B77A0"/>
    <w:rsid w:val="005C780A"/>
    <w:rsid w:val="005D610B"/>
    <w:rsid w:val="005D63F4"/>
    <w:rsid w:val="005E4511"/>
    <w:rsid w:val="005F6917"/>
    <w:rsid w:val="00664BC2"/>
    <w:rsid w:val="00664C5F"/>
    <w:rsid w:val="00664DC4"/>
    <w:rsid w:val="0066639C"/>
    <w:rsid w:val="006678E7"/>
    <w:rsid w:val="00676166"/>
    <w:rsid w:val="00684A50"/>
    <w:rsid w:val="006940F7"/>
    <w:rsid w:val="00696E88"/>
    <w:rsid w:val="006B1092"/>
    <w:rsid w:val="006B1C7B"/>
    <w:rsid w:val="006D7CD9"/>
    <w:rsid w:val="006E4425"/>
    <w:rsid w:val="006E5B28"/>
    <w:rsid w:val="006F58D6"/>
    <w:rsid w:val="00711F5F"/>
    <w:rsid w:val="007149DD"/>
    <w:rsid w:val="0071678F"/>
    <w:rsid w:val="007323F6"/>
    <w:rsid w:val="00735140"/>
    <w:rsid w:val="007435FE"/>
    <w:rsid w:val="00743C2C"/>
    <w:rsid w:val="00747C18"/>
    <w:rsid w:val="00760D92"/>
    <w:rsid w:val="00763D51"/>
    <w:rsid w:val="00765FB6"/>
    <w:rsid w:val="00785779"/>
    <w:rsid w:val="007A20AA"/>
    <w:rsid w:val="007A34ED"/>
    <w:rsid w:val="007A7B07"/>
    <w:rsid w:val="007C34F9"/>
    <w:rsid w:val="007E4636"/>
    <w:rsid w:val="00802500"/>
    <w:rsid w:val="00803DF6"/>
    <w:rsid w:val="00806E85"/>
    <w:rsid w:val="00812FB9"/>
    <w:rsid w:val="008356EC"/>
    <w:rsid w:val="00836952"/>
    <w:rsid w:val="00846457"/>
    <w:rsid w:val="00854C6D"/>
    <w:rsid w:val="008656A0"/>
    <w:rsid w:val="00870863"/>
    <w:rsid w:val="0087284C"/>
    <w:rsid w:val="00892C1F"/>
    <w:rsid w:val="008A7229"/>
    <w:rsid w:val="008E5BBB"/>
    <w:rsid w:val="00905188"/>
    <w:rsid w:val="009138DF"/>
    <w:rsid w:val="0092037C"/>
    <w:rsid w:val="009226E0"/>
    <w:rsid w:val="00925545"/>
    <w:rsid w:val="00937BD9"/>
    <w:rsid w:val="0095487E"/>
    <w:rsid w:val="00966560"/>
    <w:rsid w:val="00966AAA"/>
    <w:rsid w:val="009965EF"/>
    <w:rsid w:val="00A001D9"/>
    <w:rsid w:val="00A039B8"/>
    <w:rsid w:val="00A43071"/>
    <w:rsid w:val="00A43D9C"/>
    <w:rsid w:val="00A7241F"/>
    <w:rsid w:val="00AA770D"/>
    <w:rsid w:val="00AB65A3"/>
    <w:rsid w:val="00AC15C8"/>
    <w:rsid w:val="00AD0A51"/>
    <w:rsid w:val="00AE3DCB"/>
    <w:rsid w:val="00AE6E73"/>
    <w:rsid w:val="00AF7FE4"/>
    <w:rsid w:val="00B0593F"/>
    <w:rsid w:val="00B065E6"/>
    <w:rsid w:val="00B16E0C"/>
    <w:rsid w:val="00B40DD2"/>
    <w:rsid w:val="00B430B8"/>
    <w:rsid w:val="00B46EC4"/>
    <w:rsid w:val="00B609E9"/>
    <w:rsid w:val="00B6262D"/>
    <w:rsid w:val="00B838F0"/>
    <w:rsid w:val="00B9044A"/>
    <w:rsid w:val="00BA7688"/>
    <w:rsid w:val="00BC161B"/>
    <w:rsid w:val="00BC1EA1"/>
    <w:rsid w:val="00BC7635"/>
    <w:rsid w:val="00BE2067"/>
    <w:rsid w:val="00BE47E8"/>
    <w:rsid w:val="00BE4859"/>
    <w:rsid w:val="00BE4A79"/>
    <w:rsid w:val="00BF251C"/>
    <w:rsid w:val="00C04718"/>
    <w:rsid w:val="00C2488D"/>
    <w:rsid w:val="00C24BB1"/>
    <w:rsid w:val="00C27E55"/>
    <w:rsid w:val="00C33163"/>
    <w:rsid w:val="00C41E09"/>
    <w:rsid w:val="00C45E45"/>
    <w:rsid w:val="00C81C59"/>
    <w:rsid w:val="00C90463"/>
    <w:rsid w:val="00C9462C"/>
    <w:rsid w:val="00CB1026"/>
    <w:rsid w:val="00CC10A9"/>
    <w:rsid w:val="00CC18A6"/>
    <w:rsid w:val="00CC539C"/>
    <w:rsid w:val="00CD120A"/>
    <w:rsid w:val="00CE6042"/>
    <w:rsid w:val="00CE789E"/>
    <w:rsid w:val="00D15723"/>
    <w:rsid w:val="00D5037F"/>
    <w:rsid w:val="00D625EA"/>
    <w:rsid w:val="00D800B6"/>
    <w:rsid w:val="00D817C4"/>
    <w:rsid w:val="00D96BC5"/>
    <w:rsid w:val="00DA14DC"/>
    <w:rsid w:val="00DA40D5"/>
    <w:rsid w:val="00DB3605"/>
    <w:rsid w:val="00DD783D"/>
    <w:rsid w:val="00DE29ED"/>
    <w:rsid w:val="00DE2A4B"/>
    <w:rsid w:val="00DF6C5A"/>
    <w:rsid w:val="00E068AA"/>
    <w:rsid w:val="00E14885"/>
    <w:rsid w:val="00E160A3"/>
    <w:rsid w:val="00E20380"/>
    <w:rsid w:val="00E3029F"/>
    <w:rsid w:val="00E36BE0"/>
    <w:rsid w:val="00E467E8"/>
    <w:rsid w:val="00E52257"/>
    <w:rsid w:val="00E71A55"/>
    <w:rsid w:val="00E77136"/>
    <w:rsid w:val="00E810E8"/>
    <w:rsid w:val="00EA39FC"/>
    <w:rsid w:val="00EA63C1"/>
    <w:rsid w:val="00EB3A34"/>
    <w:rsid w:val="00EB44A9"/>
    <w:rsid w:val="00EC0D6A"/>
    <w:rsid w:val="00EC27A8"/>
    <w:rsid w:val="00ED5AB8"/>
    <w:rsid w:val="00ED728A"/>
    <w:rsid w:val="00EE6271"/>
    <w:rsid w:val="00EE75B9"/>
    <w:rsid w:val="00EF5865"/>
    <w:rsid w:val="00F149DA"/>
    <w:rsid w:val="00F17C02"/>
    <w:rsid w:val="00F341C1"/>
    <w:rsid w:val="00F448D5"/>
    <w:rsid w:val="00F453C4"/>
    <w:rsid w:val="00F463C0"/>
    <w:rsid w:val="00F54262"/>
    <w:rsid w:val="00F6476D"/>
    <w:rsid w:val="00F67D1D"/>
    <w:rsid w:val="00F717DA"/>
    <w:rsid w:val="00F8216F"/>
    <w:rsid w:val="00F87A8E"/>
    <w:rsid w:val="00FA1003"/>
    <w:rsid w:val="00FA56E5"/>
    <w:rsid w:val="00FE7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434D2"/>
  <w15:chartTrackingRefBased/>
  <w15:docId w15:val="{42745EBB-B3FB-49FA-96E7-7EF7FEBE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3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1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16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C3316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316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33163"/>
    <w:pPr>
      <w:ind w:left="720"/>
      <w:contextualSpacing/>
    </w:pPr>
  </w:style>
  <w:style w:type="character" w:customStyle="1" w:styleId="Heading2Char">
    <w:name w:val="Heading 2 Char"/>
    <w:basedOn w:val="DefaultParagraphFont"/>
    <w:link w:val="Heading2"/>
    <w:uiPriority w:val="9"/>
    <w:rsid w:val="00C33163"/>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AE3DCB"/>
    <w:rPr>
      <w:sz w:val="16"/>
      <w:szCs w:val="16"/>
    </w:rPr>
  </w:style>
  <w:style w:type="paragraph" w:styleId="CommentText">
    <w:name w:val="annotation text"/>
    <w:basedOn w:val="Normal"/>
    <w:link w:val="CommentTextChar"/>
    <w:uiPriority w:val="99"/>
    <w:unhideWhenUsed/>
    <w:rsid w:val="00AE3DCB"/>
    <w:pPr>
      <w:spacing w:line="240" w:lineRule="auto"/>
    </w:pPr>
    <w:rPr>
      <w:sz w:val="20"/>
      <w:szCs w:val="20"/>
    </w:rPr>
  </w:style>
  <w:style w:type="character" w:customStyle="1" w:styleId="CommentTextChar">
    <w:name w:val="Comment Text Char"/>
    <w:basedOn w:val="DefaultParagraphFont"/>
    <w:link w:val="CommentText"/>
    <w:uiPriority w:val="99"/>
    <w:rsid w:val="00AE3DCB"/>
    <w:rPr>
      <w:sz w:val="20"/>
      <w:szCs w:val="20"/>
    </w:rPr>
  </w:style>
  <w:style w:type="paragraph" w:styleId="CommentSubject">
    <w:name w:val="annotation subject"/>
    <w:basedOn w:val="CommentText"/>
    <w:next w:val="CommentText"/>
    <w:link w:val="CommentSubjectChar"/>
    <w:uiPriority w:val="99"/>
    <w:semiHidden/>
    <w:unhideWhenUsed/>
    <w:rsid w:val="00AE3DCB"/>
    <w:rPr>
      <w:b/>
      <w:bCs/>
    </w:rPr>
  </w:style>
  <w:style w:type="character" w:customStyle="1" w:styleId="CommentSubjectChar">
    <w:name w:val="Comment Subject Char"/>
    <w:basedOn w:val="CommentTextChar"/>
    <w:link w:val="CommentSubject"/>
    <w:uiPriority w:val="99"/>
    <w:semiHidden/>
    <w:rsid w:val="00AE3DCB"/>
    <w:rPr>
      <w:b/>
      <w:bCs/>
      <w:sz w:val="20"/>
      <w:szCs w:val="20"/>
    </w:rPr>
  </w:style>
  <w:style w:type="paragraph" w:styleId="Revision">
    <w:name w:val="Revision"/>
    <w:hidden/>
    <w:uiPriority w:val="99"/>
    <w:semiHidden/>
    <w:rsid w:val="000C0533"/>
    <w:pPr>
      <w:spacing w:after="0" w:line="240" w:lineRule="auto"/>
    </w:pPr>
  </w:style>
  <w:style w:type="character" w:styleId="Hyperlink">
    <w:name w:val="Hyperlink"/>
    <w:basedOn w:val="DefaultParagraphFont"/>
    <w:uiPriority w:val="99"/>
    <w:unhideWhenUsed/>
    <w:rsid w:val="00B0593F"/>
    <w:rPr>
      <w:color w:val="0563C1" w:themeColor="hyperlink"/>
      <w:u w:val="single"/>
    </w:rPr>
  </w:style>
  <w:style w:type="character" w:styleId="UnresolvedMention">
    <w:name w:val="Unresolved Mention"/>
    <w:basedOn w:val="DefaultParagraphFont"/>
    <w:uiPriority w:val="99"/>
    <w:semiHidden/>
    <w:unhideWhenUsed/>
    <w:rsid w:val="00B059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350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2405500X15001097" TargetMode="External"/><Relationship Id="rId13" Type="http://schemas.openxmlformats.org/officeDocument/2006/relationships/hyperlink" Target="https://www.sciencedirect.com/science/article/pii/S0002870321002453" TargetMode="External"/><Relationship Id="rId18" Type="http://schemas.openxmlformats.org/officeDocument/2006/relationships/hyperlink" Target="https://www.ncbi.nlm.nih.gov/books/NBK560784/" TargetMode="Externa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www.ncbi.nlm.nih.gov/pmc/articles/PMC4064952/" TargetMode="Externa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journals.sagepub.com/doi/10.1177/1747493019897870" TargetMode="External"/><Relationship Id="rId11" Type="http://schemas.microsoft.com/office/2016/09/relationships/commentsIds" Target="commentsIds.xml"/><Relationship Id="rId5" Type="http://schemas.openxmlformats.org/officeDocument/2006/relationships/hyperlink" Target="https://n.neurology.org/content/28/10/973" TargetMode="External"/><Relationship Id="rId15" Type="http://schemas.openxmlformats.org/officeDocument/2006/relationships/image" Target="media/image2.jpeg"/><Relationship Id="rId10" Type="http://schemas.microsoft.com/office/2011/relationships/commentsExtended" Target="commentsExtended.xml"/><Relationship Id="rId19" Type="http://schemas.openxmlformats.org/officeDocument/2006/relationships/hyperlink" Target="https://www.ncbi.nlm.nih.gov/pmc/articles/PMC7514676/"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7</TotalTime>
  <Pages>8</Pages>
  <Words>14065</Words>
  <Characters>69344</Characters>
  <Application>Microsoft Office Word</Application>
  <DocSecurity>0</DocSecurity>
  <Lines>856</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weis</dc:creator>
  <cp:keywords/>
  <dc:description/>
  <cp:lastModifiedBy>Omar Eweis</cp:lastModifiedBy>
  <cp:revision>165</cp:revision>
  <dcterms:created xsi:type="dcterms:W3CDTF">2023-08-28T20:07:00Z</dcterms:created>
  <dcterms:modified xsi:type="dcterms:W3CDTF">2023-09-0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iGtAw9u"/&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